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FCA8EB" w14:textId="5303F7B3" w:rsidR="00012BF1" w:rsidRPr="00012BF1" w:rsidRDefault="00012BF1" w:rsidP="00012BF1">
      <w:pPr>
        <w:jc w:val="both"/>
        <w:rPr>
          <w:sz w:val="20"/>
        </w:rPr>
      </w:pPr>
      <w:r w:rsidRPr="00012BF1">
        <w:rPr>
          <w:sz w:val="20"/>
        </w:rPr>
        <w:t xml:space="preserve">Dear editor and reviewers, </w:t>
      </w:r>
    </w:p>
    <w:p w14:paraId="541C2FD9" w14:textId="264B937A" w:rsidR="00BD5069" w:rsidRPr="00BD5069" w:rsidRDefault="00012BF1" w:rsidP="00BD5069">
      <w:pPr>
        <w:jc w:val="both"/>
        <w:rPr>
          <w:sz w:val="20"/>
        </w:rPr>
      </w:pPr>
      <w:r w:rsidRPr="00012BF1">
        <w:rPr>
          <w:sz w:val="20"/>
        </w:rPr>
        <w:t>Thank you for the relevant feedback.</w:t>
      </w:r>
      <w:r w:rsidR="00BD5069">
        <w:rPr>
          <w:sz w:val="20"/>
        </w:rPr>
        <w:t xml:space="preserve"> B</w:t>
      </w:r>
      <w:r w:rsidR="00BD5069" w:rsidRPr="00BD5069">
        <w:rPr>
          <w:sz w:val="20"/>
        </w:rPr>
        <w:t xml:space="preserve">elow, are all the comments from the editorial and the peer reviewers </w:t>
      </w:r>
      <w:r w:rsidR="00BD5069" w:rsidRPr="00BD5069">
        <w:rPr>
          <w:sz w:val="20"/>
        </w:rPr>
        <w:t>addressed</w:t>
      </w:r>
      <w:r w:rsidR="00BD5069" w:rsidRPr="00BD5069">
        <w:rPr>
          <w:sz w:val="20"/>
        </w:rPr>
        <w:t xml:space="preserve"> individually.</w:t>
      </w:r>
    </w:p>
    <w:p w14:paraId="5864847A" w14:textId="77777777" w:rsidR="00BD5069" w:rsidRPr="00BD5069" w:rsidRDefault="00BD5069" w:rsidP="00BD5069">
      <w:pPr>
        <w:jc w:val="both"/>
        <w:rPr>
          <w:sz w:val="20"/>
        </w:rPr>
      </w:pPr>
      <w:r w:rsidRPr="00BD5069">
        <w:rPr>
          <w:sz w:val="20"/>
        </w:rPr>
        <w:t xml:space="preserve">Best regards, </w:t>
      </w:r>
    </w:p>
    <w:p w14:paraId="233B24B3" w14:textId="77777777" w:rsidR="00BD5069" w:rsidRPr="00BD5069" w:rsidRDefault="00BD5069" w:rsidP="00BD5069">
      <w:pPr>
        <w:jc w:val="both"/>
        <w:rPr>
          <w:sz w:val="20"/>
        </w:rPr>
      </w:pPr>
    </w:p>
    <w:p w14:paraId="5A42702F" w14:textId="2EFB9B7B" w:rsidR="00012BF1" w:rsidRDefault="00BD5069" w:rsidP="00BD5069">
      <w:pPr>
        <w:jc w:val="both"/>
        <w:rPr>
          <w:b/>
          <w:bCs/>
          <w:sz w:val="20"/>
        </w:rPr>
      </w:pPr>
      <w:r w:rsidRPr="00BD5069">
        <w:rPr>
          <w:sz w:val="20"/>
        </w:rPr>
        <w:t>Ariadna Carol Illa</w:t>
      </w:r>
    </w:p>
    <w:p w14:paraId="5057FE71" w14:textId="77777777" w:rsidR="00012BF1" w:rsidRDefault="00012BF1" w:rsidP="007E2917">
      <w:pPr>
        <w:jc w:val="both"/>
        <w:rPr>
          <w:b/>
          <w:bCs/>
          <w:sz w:val="20"/>
        </w:rPr>
      </w:pPr>
    </w:p>
    <w:p w14:paraId="0E143CBF" w14:textId="52CE5321" w:rsidR="009C5576" w:rsidRPr="007E2917" w:rsidRDefault="00011AFA" w:rsidP="007E2917">
      <w:pPr>
        <w:jc w:val="both"/>
        <w:rPr>
          <w:b/>
          <w:bCs/>
          <w:sz w:val="20"/>
          <w:u w:val="single"/>
        </w:rPr>
      </w:pPr>
      <w:r w:rsidRPr="007E2917">
        <w:rPr>
          <w:b/>
          <w:bCs/>
          <w:sz w:val="20"/>
        </w:rPr>
        <w:t>REBUTTAL LETTER</w:t>
      </w:r>
    </w:p>
    <w:p w14:paraId="38E6CD97" w14:textId="77777777" w:rsidR="009C5576" w:rsidRPr="007E2917" w:rsidRDefault="009C5576" w:rsidP="007E2917">
      <w:pPr>
        <w:jc w:val="center"/>
        <w:rPr>
          <w:b/>
          <w:bCs/>
          <w:sz w:val="20"/>
        </w:rPr>
      </w:pPr>
      <w:r w:rsidRPr="007E2917">
        <w:rPr>
          <w:b/>
          <w:bCs/>
          <w:sz w:val="20"/>
          <w:u w:val="single"/>
        </w:rPr>
        <w:t>Editorial comments:</w:t>
      </w:r>
    </w:p>
    <w:p w14:paraId="1D27B2A2" w14:textId="266CBAF0" w:rsidR="00E57AA2" w:rsidRPr="002D40B0" w:rsidRDefault="009C5576" w:rsidP="007E2917">
      <w:pPr>
        <w:jc w:val="both"/>
        <w:rPr>
          <w:b/>
          <w:bCs/>
          <w:sz w:val="20"/>
        </w:rPr>
      </w:pPr>
      <w:r w:rsidRPr="007E2917">
        <w:rPr>
          <w:b/>
          <w:bCs/>
          <w:sz w:val="20"/>
        </w:rPr>
        <w:t>Changes to be made by the Author(s):</w:t>
      </w:r>
    </w:p>
    <w:p w14:paraId="795ACC98" w14:textId="5AB40469" w:rsidR="00E57AA2" w:rsidRDefault="00E57AA2" w:rsidP="007E2917">
      <w:pPr>
        <w:jc w:val="both"/>
        <w:rPr>
          <w:sz w:val="20"/>
        </w:rPr>
      </w:pPr>
      <w:r w:rsidRPr="00EA02B5">
        <w:rPr>
          <w:b/>
          <w:bCs/>
          <w:sz w:val="20"/>
        </w:rPr>
        <w:t>1. Please take this opportunity to thoroughly proofread the manuscript to ensure that there are no spelling or grammar issues. Please define all abbreviations at first use.</w:t>
      </w:r>
      <w:r>
        <w:rPr>
          <w:sz w:val="20"/>
        </w:rPr>
        <w:t xml:space="preserve"> </w:t>
      </w:r>
    </w:p>
    <w:p w14:paraId="471A1453" w14:textId="5291869F" w:rsidR="00AB6884" w:rsidRPr="007E2917" w:rsidRDefault="00ED3313" w:rsidP="007E2917">
      <w:pPr>
        <w:jc w:val="both"/>
        <w:rPr>
          <w:sz w:val="20"/>
        </w:rPr>
      </w:pPr>
      <w:r>
        <w:rPr>
          <w:sz w:val="20"/>
        </w:rPr>
        <w:t xml:space="preserve">A general </w:t>
      </w:r>
      <w:r w:rsidR="00AF68D6">
        <w:rPr>
          <w:sz w:val="20"/>
        </w:rPr>
        <w:t>revision of the manuscript has taken place.</w:t>
      </w:r>
    </w:p>
    <w:p w14:paraId="2829C20D" w14:textId="77777777" w:rsidR="00AF68D6" w:rsidRDefault="00B2789E" w:rsidP="007E2917">
      <w:pPr>
        <w:jc w:val="both"/>
        <w:rPr>
          <w:b/>
          <w:bCs/>
          <w:sz w:val="20"/>
        </w:rPr>
      </w:pPr>
      <w:r w:rsidRPr="007E2917">
        <w:rPr>
          <w:b/>
          <w:bCs/>
          <w:sz w:val="20"/>
        </w:rPr>
        <w:t xml:space="preserve">2. Please revise your title; usually </w:t>
      </w:r>
      <w:r w:rsidR="00953845" w:rsidRPr="00871BD7">
        <w:rPr>
          <w:b/>
          <w:bCs/>
          <w:sz w:val="20"/>
        </w:rPr>
        <w:t>anaesthesia</w:t>
      </w:r>
      <w:r w:rsidRPr="007E2917">
        <w:rPr>
          <w:b/>
          <w:bCs/>
          <w:sz w:val="20"/>
        </w:rPr>
        <w:t>, although important in many animal studies, is not focused on in the video and especially in the title</w:t>
      </w:r>
      <w:r w:rsidR="00B369A5">
        <w:rPr>
          <w:b/>
          <w:bCs/>
          <w:sz w:val="20"/>
        </w:rPr>
        <w:t xml:space="preserve">. </w:t>
      </w:r>
    </w:p>
    <w:p w14:paraId="6BDCCBA2" w14:textId="0BD1F264" w:rsidR="004456F9" w:rsidRDefault="00B369A5" w:rsidP="007E2917">
      <w:pPr>
        <w:jc w:val="both"/>
        <w:rPr>
          <w:sz w:val="20"/>
        </w:rPr>
      </w:pPr>
      <w:r>
        <w:rPr>
          <w:sz w:val="20"/>
        </w:rPr>
        <w:t>It is an interesting point</w:t>
      </w:r>
      <w:r w:rsidR="009E5382">
        <w:rPr>
          <w:sz w:val="20"/>
        </w:rPr>
        <w:t>. Traditionally</w:t>
      </w:r>
      <w:r>
        <w:rPr>
          <w:sz w:val="20"/>
        </w:rPr>
        <w:t>,</w:t>
      </w:r>
      <w:r w:rsidR="009E5382">
        <w:rPr>
          <w:sz w:val="20"/>
        </w:rPr>
        <w:t xml:space="preserve"> survival bleeding models in haemophilia ha</w:t>
      </w:r>
      <w:r w:rsidR="00B4560D">
        <w:rPr>
          <w:sz w:val="20"/>
        </w:rPr>
        <w:t xml:space="preserve">ve been </w:t>
      </w:r>
      <w:r w:rsidR="00313B95">
        <w:rPr>
          <w:sz w:val="20"/>
        </w:rPr>
        <w:t>conducted</w:t>
      </w:r>
      <w:r w:rsidR="00B4560D">
        <w:rPr>
          <w:sz w:val="20"/>
        </w:rPr>
        <w:t xml:space="preserve"> without anaesthesia, and even </w:t>
      </w:r>
      <w:r w:rsidR="00E72767">
        <w:rPr>
          <w:sz w:val="20"/>
        </w:rPr>
        <w:t>though</w:t>
      </w:r>
      <w:r w:rsidR="00B4560D">
        <w:rPr>
          <w:sz w:val="20"/>
        </w:rPr>
        <w:t xml:space="preserve"> </w:t>
      </w:r>
      <w:r w:rsidR="004B5BB7">
        <w:rPr>
          <w:sz w:val="20"/>
        </w:rPr>
        <w:t>there is a switch to using models under anaesthesia</w:t>
      </w:r>
      <w:r w:rsidR="002D5CD3">
        <w:rPr>
          <w:sz w:val="20"/>
        </w:rPr>
        <w:t xml:space="preserve">; it </w:t>
      </w:r>
      <w:r w:rsidR="00E72767">
        <w:rPr>
          <w:sz w:val="20"/>
        </w:rPr>
        <w:t>cannot</w:t>
      </w:r>
      <w:r w:rsidR="002D5CD3">
        <w:rPr>
          <w:sz w:val="20"/>
        </w:rPr>
        <w:t xml:space="preserve"> be </w:t>
      </w:r>
      <w:r w:rsidR="00AF69BB">
        <w:rPr>
          <w:sz w:val="20"/>
        </w:rPr>
        <w:t>assume</w:t>
      </w:r>
      <w:r w:rsidR="00313B95">
        <w:rPr>
          <w:sz w:val="20"/>
        </w:rPr>
        <w:t>d</w:t>
      </w:r>
      <w:r w:rsidR="002D5CD3">
        <w:rPr>
          <w:sz w:val="20"/>
        </w:rPr>
        <w:t xml:space="preserve"> that it is always under those conditions. Therefore, </w:t>
      </w:r>
      <w:r w:rsidR="007E144B">
        <w:rPr>
          <w:sz w:val="20"/>
        </w:rPr>
        <w:t xml:space="preserve">the title should </w:t>
      </w:r>
      <w:r w:rsidR="00AF69BB">
        <w:rPr>
          <w:sz w:val="20"/>
        </w:rPr>
        <w:t>emphasize</w:t>
      </w:r>
      <w:r w:rsidR="007E144B">
        <w:rPr>
          <w:sz w:val="20"/>
        </w:rPr>
        <w:t xml:space="preserve"> the fact that the model is </w:t>
      </w:r>
      <w:r w:rsidR="00C15870">
        <w:rPr>
          <w:sz w:val="20"/>
        </w:rPr>
        <w:t xml:space="preserve">conducted </w:t>
      </w:r>
      <w:r w:rsidR="007E144B">
        <w:rPr>
          <w:sz w:val="20"/>
        </w:rPr>
        <w:t>under anaesthesia</w:t>
      </w:r>
      <w:r w:rsidR="00C15870">
        <w:rPr>
          <w:sz w:val="20"/>
        </w:rPr>
        <w:t>.</w:t>
      </w:r>
    </w:p>
    <w:p w14:paraId="678F902B" w14:textId="77777777" w:rsidR="00E72767" w:rsidRDefault="009C5576" w:rsidP="007E2917">
      <w:pPr>
        <w:jc w:val="both"/>
        <w:rPr>
          <w:sz w:val="20"/>
        </w:rPr>
      </w:pPr>
      <w:r w:rsidRPr="007E2917">
        <w:rPr>
          <w:b/>
          <w:bCs/>
          <w:sz w:val="20"/>
        </w:rPr>
        <w:t>3. Please use the period to indicate decimal and not comma, e.g., 0.9% NaCl (Table of Materials) not 0,9% NaCl.</w:t>
      </w:r>
      <w:r w:rsidR="00355B79" w:rsidRPr="007E2917">
        <w:rPr>
          <w:b/>
          <w:bCs/>
          <w:sz w:val="20"/>
        </w:rPr>
        <w:t>:</w:t>
      </w:r>
      <w:r w:rsidR="00355B79">
        <w:rPr>
          <w:sz w:val="20"/>
        </w:rPr>
        <w:t xml:space="preserve"> </w:t>
      </w:r>
    </w:p>
    <w:p w14:paraId="5D8E22E4" w14:textId="104CA62C" w:rsidR="009C5576" w:rsidRDefault="00355B79" w:rsidP="007E2917">
      <w:pPr>
        <w:jc w:val="both"/>
        <w:rPr>
          <w:sz w:val="20"/>
        </w:rPr>
      </w:pPr>
      <w:r>
        <w:rPr>
          <w:sz w:val="20"/>
        </w:rPr>
        <w:t xml:space="preserve">The change has been made in the Table of Materials and reviewed in the </w:t>
      </w:r>
      <w:r w:rsidR="00FD27A9">
        <w:rPr>
          <w:sz w:val="20"/>
        </w:rPr>
        <w:t>article.</w:t>
      </w:r>
    </w:p>
    <w:p w14:paraId="0CCEDE15" w14:textId="77777777" w:rsidR="00E72767" w:rsidRDefault="00553586" w:rsidP="007E2917">
      <w:pPr>
        <w:jc w:val="both"/>
        <w:rPr>
          <w:sz w:val="20"/>
        </w:rPr>
      </w:pPr>
      <w:r w:rsidRPr="00EA02B5">
        <w:rPr>
          <w:b/>
          <w:bCs/>
          <w:sz w:val="20"/>
        </w:rPr>
        <w:t>4. Jo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w:t>
      </w:r>
      <w:r>
        <w:rPr>
          <w:b/>
          <w:bCs/>
          <w:sz w:val="20"/>
        </w:rPr>
        <w:t xml:space="preserve"> </w:t>
      </w:r>
      <w:r w:rsidRPr="00EA02B5">
        <w:rPr>
          <w:b/>
          <w:bCs/>
          <w:sz w:val="20"/>
        </w:rPr>
        <w:t>For example: Lysebio etc</w:t>
      </w:r>
      <w:r w:rsidR="00702FA6">
        <w:rPr>
          <w:sz w:val="20"/>
        </w:rPr>
        <w:t xml:space="preserve"> </w:t>
      </w:r>
    </w:p>
    <w:p w14:paraId="383F1F72" w14:textId="68CB6461" w:rsidR="00553586" w:rsidRDefault="00702FA6" w:rsidP="007E2917">
      <w:pPr>
        <w:jc w:val="both"/>
        <w:rPr>
          <w:sz w:val="20"/>
        </w:rPr>
      </w:pPr>
      <w:r>
        <w:rPr>
          <w:sz w:val="20"/>
        </w:rPr>
        <w:t>The changes have been made</w:t>
      </w:r>
      <w:r w:rsidR="00DD60A5">
        <w:rPr>
          <w:sz w:val="20"/>
        </w:rPr>
        <w:t xml:space="preserve"> and </w:t>
      </w:r>
      <w:r w:rsidR="00E72767">
        <w:rPr>
          <w:sz w:val="20"/>
        </w:rPr>
        <w:t xml:space="preserve">as well </w:t>
      </w:r>
      <w:r w:rsidR="00DD60A5">
        <w:rPr>
          <w:sz w:val="20"/>
        </w:rPr>
        <w:t>properly referenced in the Table of Materials.</w:t>
      </w:r>
    </w:p>
    <w:p w14:paraId="2CDB1799" w14:textId="77777777" w:rsidR="006A2286" w:rsidRPr="003172E2" w:rsidRDefault="006A2286" w:rsidP="007E2917">
      <w:pPr>
        <w:jc w:val="both"/>
        <w:rPr>
          <w:b/>
          <w:bCs/>
          <w:sz w:val="20"/>
        </w:rPr>
      </w:pPr>
      <w:r w:rsidRPr="003172E2">
        <w:rPr>
          <w:b/>
          <w:bCs/>
          <w:sz w:val="20"/>
        </w:rPr>
        <w:t>5. Being a video based journal, JoVE authors must be very specific when it comes to the humane treatment of animals. Regarding animal treatment in the protocol, please add the following information to the text:</w:t>
      </w:r>
    </w:p>
    <w:p w14:paraId="6C250CD7" w14:textId="77777777" w:rsidR="006A2286" w:rsidRPr="006A2286" w:rsidRDefault="006A2286" w:rsidP="007E2917">
      <w:pPr>
        <w:jc w:val="both"/>
        <w:rPr>
          <w:b/>
          <w:bCs/>
          <w:sz w:val="20"/>
        </w:rPr>
      </w:pPr>
      <w:r w:rsidRPr="006A2286">
        <w:rPr>
          <w:b/>
          <w:bCs/>
          <w:sz w:val="20"/>
        </w:rPr>
        <w:t>a) Please mention how proper anesthetization is confirmed.</w:t>
      </w:r>
    </w:p>
    <w:p w14:paraId="646A8026" w14:textId="4DD495D2" w:rsidR="006A2286" w:rsidRPr="003172E2" w:rsidRDefault="006A2286" w:rsidP="007E2917">
      <w:pPr>
        <w:jc w:val="both"/>
        <w:rPr>
          <w:b/>
          <w:bCs/>
          <w:sz w:val="20"/>
        </w:rPr>
      </w:pPr>
      <w:r w:rsidRPr="006A2286">
        <w:rPr>
          <w:b/>
          <w:bCs/>
          <w:sz w:val="20"/>
        </w:rPr>
        <w:t xml:space="preserve">b) </w:t>
      </w:r>
      <w:r w:rsidRPr="007E2917">
        <w:rPr>
          <w:b/>
          <w:bCs/>
          <w:sz w:val="20"/>
        </w:rPr>
        <w:t>Please specify the use of vet ointment on eyes to prevent dryness while under anesthesia.</w:t>
      </w:r>
    </w:p>
    <w:p w14:paraId="2CE01D91" w14:textId="756025B3" w:rsidR="006A2286" w:rsidRDefault="004B7E2E" w:rsidP="007E2917">
      <w:pPr>
        <w:jc w:val="both"/>
        <w:rPr>
          <w:sz w:val="20"/>
        </w:rPr>
      </w:pPr>
      <w:r>
        <w:rPr>
          <w:sz w:val="20"/>
        </w:rPr>
        <w:t>The changes have been applied on protocol sections 2.</w:t>
      </w:r>
      <w:r w:rsidR="00AA54B3">
        <w:rPr>
          <w:sz w:val="20"/>
        </w:rPr>
        <w:t>4</w:t>
      </w:r>
      <w:r>
        <w:rPr>
          <w:sz w:val="20"/>
        </w:rPr>
        <w:t>. and 2.</w:t>
      </w:r>
      <w:r w:rsidR="00AA54B3">
        <w:rPr>
          <w:sz w:val="20"/>
        </w:rPr>
        <w:t>5</w:t>
      </w:r>
      <w:r>
        <w:rPr>
          <w:sz w:val="20"/>
        </w:rPr>
        <w:t>.</w:t>
      </w:r>
    </w:p>
    <w:p w14:paraId="0936556C" w14:textId="77777777" w:rsidR="007955A6" w:rsidRDefault="00BD1475" w:rsidP="007E2917">
      <w:pPr>
        <w:jc w:val="both"/>
        <w:rPr>
          <w:sz w:val="20"/>
        </w:rPr>
      </w:pPr>
      <w:r w:rsidRPr="00EA02B5">
        <w:rPr>
          <w:b/>
          <w:bCs/>
          <w:sz w:val="20"/>
        </w:rPr>
        <w:lastRenderedPageBreak/>
        <w:t>6. Please revise the text, especially in the protocol, to avoid the use of any personal pronouns (e.g., "we", "you", "our" etc.).</w:t>
      </w:r>
      <w:r>
        <w:rPr>
          <w:sz w:val="20"/>
        </w:rPr>
        <w:t xml:space="preserve"> </w:t>
      </w:r>
    </w:p>
    <w:p w14:paraId="0E59A36E" w14:textId="69910006" w:rsidR="00BD1475" w:rsidRDefault="007955A6" w:rsidP="007E2917">
      <w:pPr>
        <w:jc w:val="both"/>
        <w:rPr>
          <w:sz w:val="20"/>
        </w:rPr>
      </w:pPr>
      <w:r>
        <w:rPr>
          <w:sz w:val="20"/>
        </w:rPr>
        <w:t xml:space="preserve">The protocol </w:t>
      </w:r>
      <w:r w:rsidR="008C1771">
        <w:rPr>
          <w:sz w:val="20"/>
        </w:rPr>
        <w:t>has been revised for personal pronouns.</w:t>
      </w:r>
    </w:p>
    <w:p w14:paraId="6A2308F3" w14:textId="77777777" w:rsidR="007955A6" w:rsidRDefault="009F68D4" w:rsidP="007E2917">
      <w:pPr>
        <w:jc w:val="both"/>
        <w:rPr>
          <w:b/>
          <w:bCs/>
          <w:sz w:val="20"/>
        </w:rPr>
      </w:pPr>
      <w:r w:rsidRPr="003172E2">
        <w:rPr>
          <w:b/>
          <w:bCs/>
          <w:sz w:val="20"/>
        </w:rPr>
        <w:t>7.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However, notes should be concise and used sparingly. Please include all safety procedures and use of hoods, etc.</w:t>
      </w:r>
    </w:p>
    <w:p w14:paraId="6343452C" w14:textId="5D1B4E95" w:rsidR="009F68D4" w:rsidRPr="00730F45" w:rsidRDefault="00730F45" w:rsidP="007E2917">
      <w:pPr>
        <w:jc w:val="both"/>
        <w:rPr>
          <w:sz w:val="20"/>
        </w:rPr>
      </w:pPr>
      <w:r>
        <w:rPr>
          <w:sz w:val="20"/>
        </w:rPr>
        <w:t>The protocol has been reviewed and the respective changes annotated.</w:t>
      </w:r>
    </w:p>
    <w:p w14:paraId="5FAC86EB" w14:textId="77777777" w:rsidR="00E37C4F" w:rsidRDefault="00B52E70" w:rsidP="007E2917">
      <w:pPr>
        <w:jc w:val="both"/>
        <w:rPr>
          <w:b/>
          <w:bCs/>
          <w:sz w:val="20"/>
        </w:rPr>
      </w:pPr>
      <w:r w:rsidRPr="00725583">
        <w:rPr>
          <w:b/>
          <w:bCs/>
          <w:sz w:val="20"/>
        </w:rPr>
        <w:t>8. The Protocol should contain only action items that direct the reader to do something. Please move the discussion about the protocol (e.g., section 1) to the introduction or Discussion.</w:t>
      </w:r>
      <w:r>
        <w:rPr>
          <w:b/>
          <w:bCs/>
          <w:sz w:val="20"/>
        </w:rPr>
        <w:t xml:space="preserve"> </w:t>
      </w:r>
    </w:p>
    <w:p w14:paraId="1B10A1C0" w14:textId="63270BC7" w:rsidR="00B52E70" w:rsidRDefault="00DA28D7" w:rsidP="007E2917">
      <w:pPr>
        <w:jc w:val="both"/>
        <w:rPr>
          <w:sz w:val="20"/>
        </w:rPr>
      </w:pPr>
      <w:r>
        <w:rPr>
          <w:sz w:val="20"/>
        </w:rPr>
        <w:t xml:space="preserve">The first section of the protocol </w:t>
      </w:r>
      <w:r w:rsidR="00E37C4F">
        <w:rPr>
          <w:sz w:val="20"/>
        </w:rPr>
        <w:t>has</w:t>
      </w:r>
      <w:r>
        <w:rPr>
          <w:sz w:val="20"/>
        </w:rPr>
        <w:t xml:space="preserve"> been moved to the introduction.</w:t>
      </w:r>
    </w:p>
    <w:p w14:paraId="1ABD1C1D" w14:textId="507BFCD5" w:rsidR="002C722F" w:rsidRDefault="002C722F" w:rsidP="007E2917">
      <w:pPr>
        <w:jc w:val="both"/>
        <w:rPr>
          <w:sz w:val="20"/>
        </w:rPr>
      </w:pPr>
      <w:r w:rsidRPr="002D40B0">
        <w:rPr>
          <w:b/>
          <w:bCs/>
          <w:sz w:val="20"/>
        </w:rPr>
        <w:t>9. Please note that your protocol will be used to generate the script for the video and must contain everything that you would like shown in the video. Please add more details to your protocol steps. Please ensure you answer the “how” question, i.e., how is the step performed? Alternatively, add references to published material specifying how to perform the protocol action. Please add more specific details (e.g., button clicks for software actions, numerical values for settings, etc) to your protocol steps. There should be enough detail in each step to supplement the actions seen in the video so that viewers can easily replicate the protocol.</w:t>
      </w:r>
    </w:p>
    <w:p w14:paraId="3F9F62AD" w14:textId="309C1B00" w:rsidR="00E37C4F" w:rsidRPr="007E2917" w:rsidRDefault="00E37C4F" w:rsidP="007E2917">
      <w:pPr>
        <w:jc w:val="both"/>
        <w:rPr>
          <w:sz w:val="20"/>
        </w:rPr>
      </w:pPr>
      <w:r>
        <w:rPr>
          <w:sz w:val="20"/>
        </w:rPr>
        <w:t>Further details in the protocol has been added</w:t>
      </w:r>
      <w:r w:rsidR="00102580">
        <w:rPr>
          <w:sz w:val="20"/>
        </w:rPr>
        <w:t xml:space="preserve">, </w:t>
      </w:r>
      <w:r w:rsidR="00D44A56">
        <w:rPr>
          <w:sz w:val="20"/>
        </w:rPr>
        <w:t>specifically regarding the treatment of samples.</w:t>
      </w:r>
    </w:p>
    <w:p w14:paraId="2E6CB088" w14:textId="75B8AD52" w:rsidR="002C722F" w:rsidRDefault="002C722F" w:rsidP="007E2917">
      <w:pPr>
        <w:jc w:val="both"/>
        <w:rPr>
          <w:b/>
          <w:bCs/>
          <w:sz w:val="20"/>
        </w:rPr>
      </w:pPr>
      <w:r w:rsidRPr="002D40B0">
        <w:rPr>
          <w:b/>
          <w:bCs/>
          <w:sz w:val="20"/>
        </w:rPr>
        <w:t>10. Please format the manuscript as: paragraph Indentation: 0 for both left and right and special: none, Line spacings: single. Please include a single line space between each step, substep and note in the protocol section. Please use Calibri 12 points and one-inch margins on all the side. Please include a ONE LINE SPACE between each protocol step and then HIGHLIGHT up to 3 pages of protocol text for inclusion in the protocol section of the video.</w:t>
      </w:r>
    </w:p>
    <w:p w14:paraId="48DE1A4D" w14:textId="24314BA9" w:rsidR="00CE7385" w:rsidRPr="007E2917" w:rsidRDefault="00CE7385" w:rsidP="007E2917">
      <w:pPr>
        <w:jc w:val="both"/>
        <w:rPr>
          <w:sz w:val="20"/>
        </w:rPr>
      </w:pPr>
      <w:r>
        <w:rPr>
          <w:sz w:val="20"/>
        </w:rPr>
        <w:t>The m</w:t>
      </w:r>
      <w:r w:rsidR="0032340A">
        <w:rPr>
          <w:sz w:val="20"/>
        </w:rPr>
        <w:t>entioned format has been changed into the manuscript.</w:t>
      </w:r>
    </w:p>
    <w:p w14:paraId="3759E4C5" w14:textId="77777777" w:rsidR="00270863" w:rsidRPr="003172E2" w:rsidRDefault="00270863" w:rsidP="007E2917">
      <w:pPr>
        <w:jc w:val="both"/>
        <w:rPr>
          <w:b/>
          <w:bCs/>
          <w:sz w:val="20"/>
        </w:rPr>
      </w:pPr>
      <w:r w:rsidRPr="003172E2">
        <w:rPr>
          <w:b/>
          <w:bCs/>
          <w:sz w:val="20"/>
        </w:rPr>
        <w:t>1</w:t>
      </w:r>
      <w:r w:rsidRPr="00270863">
        <w:rPr>
          <w:b/>
          <w:bCs/>
          <w:sz w:val="20"/>
        </w:rPr>
        <w:t xml:space="preserve">1. Please add any </w:t>
      </w:r>
      <w:r w:rsidRPr="007E2917">
        <w:rPr>
          <w:b/>
          <w:bCs/>
          <w:sz w:val="20"/>
        </w:rPr>
        <w:t>limitations of this method to</w:t>
      </w:r>
      <w:r w:rsidRPr="00270863">
        <w:rPr>
          <w:b/>
          <w:bCs/>
          <w:sz w:val="20"/>
        </w:rPr>
        <w:t xml:space="preserve"> your discussion section.</w:t>
      </w:r>
    </w:p>
    <w:p w14:paraId="6733553D" w14:textId="360FFA88" w:rsidR="00270863" w:rsidRDefault="004F575C" w:rsidP="007E2917">
      <w:pPr>
        <w:jc w:val="both"/>
        <w:rPr>
          <w:sz w:val="20"/>
        </w:rPr>
      </w:pPr>
      <w:r>
        <w:rPr>
          <w:sz w:val="20"/>
        </w:rPr>
        <w:t>The model limitations have been further described in the discussion.</w:t>
      </w:r>
    </w:p>
    <w:p w14:paraId="4FF86939" w14:textId="3B237D97" w:rsidR="00773840" w:rsidRDefault="00D62ECA" w:rsidP="007E2917">
      <w:pPr>
        <w:jc w:val="both"/>
        <w:rPr>
          <w:sz w:val="20"/>
        </w:rPr>
      </w:pPr>
      <w:r>
        <w:rPr>
          <w:sz w:val="20"/>
        </w:rPr>
        <w:t>On one hand, the TVT model produces a venous-only bleeding</w:t>
      </w:r>
      <w:r w:rsidR="005E7CA7">
        <w:rPr>
          <w:sz w:val="20"/>
        </w:rPr>
        <w:t>, and therefore</w:t>
      </w:r>
      <w:r w:rsidR="00773840">
        <w:rPr>
          <w:sz w:val="20"/>
        </w:rPr>
        <w:t xml:space="preserve"> the procoagulant doses needed might not be reflective of a severe arterial injury, in which a higher dose would be needed. </w:t>
      </w:r>
      <w:r w:rsidR="00A60837">
        <w:rPr>
          <w:sz w:val="20"/>
        </w:rPr>
        <w:t>Therefore,</w:t>
      </w:r>
      <w:r w:rsidR="00773840">
        <w:rPr>
          <w:sz w:val="20"/>
        </w:rPr>
        <w:t xml:space="preserve"> another bleeding model should be used, as for example the tail clip model.</w:t>
      </w:r>
    </w:p>
    <w:p w14:paraId="1E0B0861" w14:textId="7388BB23" w:rsidR="00D62ECA" w:rsidRDefault="00773840" w:rsidP="007E2917">
      <w:pPr>
        <w:jc w:val="both"/>
        <w:rPr>
          <w:sz w:val="20"/>
        </w:rPr>
      </w:pPr>
      <w:r>
        <w:rPr>
          <w:sz w:val="20"/>
        </w:rPr>
        <w:t xml:space="preserve">On the other hand, </w:t>
      </w:r>
      <w:r w:rsidR="00002556">
        <w:rPr>
          <w:sz w:val="20"/>
        </w:rPr>
        <w:t>this model requires reproducible technical skills</w:t>
      </w:r>
      <w:r w:rsidR="0084562F">
        <w:rPr>
          <w:sz w:val="20"/>
        </w:rPr>
        <w:t>. T</w:t>
      </w:r>
      <w:r w:rsidR="00002556">
        <w:rPr>
          <w:sz w:val="20"/>
        </w:rPr>
        <w:t xml:space="preserve">he initial cut and the </w:t>
      </w:r>
      <w:r w:rsidR="00021A2A">
        <w:rPr>
          <w:sz w:val="20"/>
        </w:rPr>
        <w:t xml:space="preserve">challenge to prevent </w:t>
      </w:r>
      <w:r w:rsidR="0084562F">
        <w:rPr>
          <w:sz w:val="20"/>
        </w:rPr>
        <w:t>platelet</w:t>
      </w:r>
      <w:r w:rsidR="00021A2A">
        <w:rPr>
          <w:sz w:val="20"/>
        </w:rPr>
        <w:t xml:space="preserve"> aggregation on the injury side</w:t>
      </w:r>
      <w:r>
        <w:rPr>
          <w:sz w:val="20"/>
        </w:rPr>
        <w:t xml:space="preserve"> </w:t>
      </w:r>
      <w:r w:rsidR="00401BA7">
        <w:rPr>
          <w:sz w:val="20"/>
        </w:rPr>
        <w:t>can vary depending on the operator</w:t>
      </w:r>
      <w:r w:rsidR="0084562F">
        <w:rPr>
          <w:sz w:val="20"/>
        </w:rPr>
        <w:t xml:space="preserve">, therefore it is very important to </w:t>
      </w:r>
      <w:r w:rsidR="00E31E43">
        <w:rPr>
          <w:sz w:val="20"/>
        </w:rPr>
        <w:t>standardize</w:t>
      </w:r>
      <w:r w:rsidR="0084562F">
        <w:rPr>
          <w:sz w:val="20"/>
        </w:rPr>
        <w:t xml:space="preserve"> the methodology so th</w:t>
      </w:r>
      <w:r w:rsidR="00A117E3">
        <w:rPr>
          <w:sz w:val="20"/>
        </w:rPr>
        <w:t>ere is le</w:t>
      </w:r>
      <w:r w:rsidR="00E31E43">
        <w:rPr>
          <w:sz w:val="20"/>
        </w:rPr>
        <w:t xml:space="preserve">ss </w:t>
      </w:r>
      <w:r w:rsidR="00EC1559">
        <w:rPr>
          <w:sz w:val="20"/>
        </w:rPr>
        <w:t>uncontrolled variability</w:t>
      </w:r>
      <w:r w:rsidR="00E31E43">
        <w:rPr>
          <w:sz w:val="20"/>
        </w:rPr>
        <w:t>.</w:t>
      </w:r>
    </w:p>
    <w:p w14:paraId="104C5DB9" w14:textId="77777777" w:rsidR="00DE1143" w:rsidRDefault="00DC5CAD" w:rsidP="007E2917">
      <w:pPr>
        <w:jc w:val="both"/>
        <w:rPr>
          <w:b/>
          <w:bCs/>
          <w:sz w:val="20"/>
        </w:rPr>
      </w:pPr>
      <w:r w:rsidRPr="00725583">
        <w:rPr>
          <w:b/>
          <w:bCs/>
          <w:sz w:val="20"/>
        </w:rPr>
        <w:t xml:space="preserve">12. Please ensure that the references appear as the following: [Lastname, F.I., LastName, F.I., LastName, F.I. Article Title. Source (ITALICS). Volume (BOLD) (Issue), FirstPage–LastPage (YEAR).] For 6 and more than 6 authors, list only the first author then et al. Please include volume and </w:t>
      </w:r>
      <w:r w:rsidRPr="00725583">
        <w:rPr>
          <w:b/>
          <w:bCs/>
          <w:sz w:val="20"/>
        </w:rPr>
        <w:lastRenderedPageBreak/>
        <w:t>issue numbers for all references, and do not abbreviate the journal names. Make sure all references have page numbers or if early online publication, include doi.</w:t>
      </w:r>
      <w:r>
        <w:rPr>
          <w:b/>
          <w:bCs/>
          <w:sz w:val="20"/>
        </w:rPr>
        <w:t xml:space="preserve"> </w:t>
      </w:r>
    </w:p>
    <w:p w14:paraId="36597894" w14:textId="5B16AF35" w:rsidR="00DC5CAD" w:rsidRPr="00DC5CAD" w:rsidRDefault="00DC5CAD" w:rsidP="007E2917">
      <w:pPr>
        <w:jc w:val="both"/>
        <w:rPr>
          <w:sz w:val="20"/>
        </w:rPr>
      </w:pPr>
      <w:r>
        <w:rPr>
          <w:sz w:val="20"/>
        </w:rPr>
        <w:t>All the references have been updated following these guidelines.</w:t>
      </w:r>
    </w:p>
    <w:p w14:paraId="07CA1445" w14:textId="77777777" w:rsidR="00DE1143" w:rsidRDefault="00B62857" w:rsidP="007E2917">
      <w:pPr>
        <w:jc w:val="both"/>
        <w:rPr>
          <w:sz w:val="20"/>
        </w:rPr>
      </w:pPr>
      <w:r w:rsidRPr="007E2917">
        <w:rPr>
          <w:b/>
          <w:bCs/>
          <w:sz w:val="20"/>
        </w:rPr>
        <w:t>13. Please sort the Materials Table alphabetically by the name of the material.</w:t>
      </w:r>
      <w:r>
        <w:rPr>
          <w:sz w:val="20"/>
        </w:rPr>
        <w:t xml:space="preserve"> </w:t>
      </w:r>
    </w:p>
    <w:p w14:paraId="20043C68" w14:textId="5CB43109" w:rsidR="009C5576" w:rsidRDefault="002613A3" w:rsidP="007E2917">
      <w:pPr>
        <w:jc w:val="both"/>
        <w:rPr>
          <w:sz w:val="20"/>
        </w:rPr>
      </w:pPr>
      <w:r>
        <w:rPr>
          <w:sz w:val="20"/>
        </w:rPr>
        <w:t>Changes has been made.</w:t>
      </w:r>
    </w:p>
    <w:p w14:paraId="40864200" w14:textId="799ED1D0" w:rsidR="00A676DB" w:rsidRPr="007E2917" w:rsidRDefault="00A676DB" w:rsidP="007E2917">
      <w:pPr>
        <w:jc w:val="both"/>
        <w:rPr>
          <w:b/>
          <w:bCs/>
          <w:sz w:val="20"/>
        </w:rPr>
      </w:pPr>
    </w:p>
    <w:p w14:paraId="16649373" w14:textId="77777777" w:rsidR="00DE1143" w:rsidRDefault="00DE1143" w:rsidP="007E2917">
      <w:pPr>
        <w:jc w:val="both"/>
        <w:rPr>
          <w:b/>
          <w:bCs/>
          <w:sz w:val="20"/>
        </w:rPr>
      </w:pPr>
    </w:p>
    <w:p w14:paraId="34EA70B6" w14:textId="6E78410D" w:rsidR="00A676DB" w:rsidRPr="007E2917" w:rsidRDefault="00A676DB" w:rsidP="007E2917">
      <w:pPr>
        <w:jc w:val="both"/>
        <w:rPr>
          <w:b/>
          <w:bCs/>
          <w:sz w:val="20"/>
        </w:rPr>
      </w:pPr>
      <w:r w:rsidRPr="007E2917">
        <w:rPr>
          <w:b/>
          <w:bCs/>
          <w:sz w:val="20"/>
        </w:rPr>
        <w:t>Reviewers' comments:</w:t>
      </w:r>
    </w:p>
    <w:p w14:paraId="20F2C133" w14:textId="1B12C92D" w:rsidR="00A676DB" w:rsidRPr="007E2917" w:rsidRDefault="00A676DB" w:rsidP="007E2917">
      <w:pPr>
        <w:jc w:val="center"/>
        <w:rPr>
          <w:b/>
          <w:bCs/>
          <w:sz w:val="20"/>
          <w:u w:val="single"/>
        </w:rPr>
      </w:pPr>
      <w:r w:rsidRPr="007E2917">
        <w:rPr>
          <w:b/>
          <w:bCs/>
          <w:sz w:val="20"/>
          <w:u w:val="single"/>
        </w:rPr>
        <w:t>Reviewer #1:</w:t>
      </w:r>
    </w:p>
    <w:p w14:paraId="735E0D52" w14:textId="77777777" w:rsidR="00031F02" w:rsidRPr="002D40B0" w:rsidRDefault="00031F02" w:rsidP="007E2917">
      <w:pPr>
        <w:jc w:val="both"/>
        <w:rPr>
          <w:b/>
          <w:bCs/>
          <w:sz w:val="20"/>
        </w:rPr>
      </w:pPr>
      <w:r w:rsidRPr="002D40B0">
        <w:rPr>
          <w:b/>
          <w:bCs/>
          <w:sz w:val="20"/>
        </w:rPr>
        <w:t>Manuscript Summary:</w:t>
      </w:r>
    </w:p>
    <w:p w14:paraId="7A31FCFE" w14:textId="77777777" w:rsidR="00031F02" w:rsidRPr="007E2917" w:rsidRDefault="00031F02" w:rsidP="007E2917">
      <w:pPr>
        <w:jc w:val="both"/>
        <w:rPr>
          <w:sz w:val="20"/>
        </w:rPr>
      </w:pPr>
      <w:r w:rsidRPr="007E2917">
        <w:rPr>
          <w:sz w:val="20"/>
        </w:rPr>
        <w:t>Ariadna et al refined tail vein transection (TVT) bleeding model in anaesthetized hemophilia mice, and proved the assay as a sensitive in vivo method for assessment of haemophilic bleeding in a standardized and humane manner. What's more, this optimized TVT bleeding model used blood loss and bleeding time as endpoints, refining other models and avoiding death as an endpoint. This manuscript describe a protocol that will be of interest to other scientists, the efficacy of the protocol had be fully demonstrated. There are a few concerns under below should be settled before acceptance.</w:t>
      </w:r>
    </w:p>
    <w:p w14:paraId="6ED234FE" w14:textId="77777777" w:rsidR="00031F02" w:rsidRPr="007E2917" w:rsidRDefault="00031F02" w:rsidP="007E2917">
      <w:pPr>
        <w:jc w:val="both"/>
        <w:rPr>
          <w:b/>
          <w:bCs/>
          <w:sz w:val="20"/>
        </w:rPr>
      </w:pPr>
      <w:r w:rsidRPr="007E2917">
        <w:rPr>
          <w:b/>
          <w:bCs/>
          <w:sz w:val="20"/>
        </w:rPr>
        <w:t>Major Concerns:</w:t>
      </w:r>
    </w:p>
    <w:p w14:paraId="1147F41B" w14:textId="0302674D" w:rsidR="00031F02" w:rsidRDefault="00031F02" w:rsidP="007E2917">
      <w:pPr>
        <w:jc w:val="both"/>
        <w:rPr>
          <w:b/>
          <w:bCs/>
          <w:sz w:val="20"/>
        </w:rPr>
      </w:pPr>
      <w:r w:rsidRPr="007E2917">
        <w:rPr>
          <w:b/>
          <w:bCs/>
          <w:sz w:val="20"/>
        </w:rPr>
        <w:t>1. They need to discuss differences among various treatment such as AAV based/genome editing/platelet-targeted strategy when using TVT model for therapeutic evaluation, just like "evaluate bispecific antibodies with procoagulant activity" in the manuscript.</w:t>
      </w:r>
    </w:p>
    <w:p w14:paraId="0E41AC7F" w14:textId="7C55961D" w:rsidR="00044F72" w:rsidRDefault="00044F72" w:rsidP="007E2917">
      <w:pPr>
        <w:jc w:val="both"/>
        <w:rPr>
          <w:sz w:val="20"/>
        </w:rPr>
      </w:pPr>
      <w:r>
        <w:rPr>
          <w:sz w:val="20"/>
        </w:rPr>
        <w:t xml:space="preserve">Thank you for the suggestion, </w:t>
      </w:r>
      <w:r w:rsidR="00EB2B50">
        <w:rPr>
          <w:sz w:val="20"/>
        </w:rPr>
        <w:t>we have added the discussion of th</w:t>
      </w:r>
      <w:r w:rsidR="00561FC5">
        <w:rPr>
          <w:sz w:val="20"/>
        </w:rPr>
        <w:t>e</w:t>
      </w:r>
      <w:r w:rsidR="00EB2B50">
        <w:rPr>
          <w:sz w:val="20"/>
        </w:rPr>
        <w:t>s</w:t>
      </w:r>
      <w:r w:rsidR="00561FC5">
        <w:rPr>
          <w:sz w:val="20"/>
        </w:rPr>
        <w:t>e</w:t>
      </w:r>
      <w:r w:rsidR="00EB2B50">
        <w:rPr>
          <w:sz w:val="20"/>
        </w:rPr>
        <w:t xml:space="preserve"> different strategies onto the manuscript</w:t>
      </w:r>
      <w:r w:rsidR="0065339E">
        <w:rPr>
          <w:sz w:val="20"/>
        </w:rPr>
        <w:t>.</w:t>
      </w:r>
    </w:p>
    <w:p w14:paraId="0323D3A3" w14:textId="77777777" w:rsidR="0084294A" w:rsidRPr="007E2917" w:rsidRDefault="0084294A" w:rsidP="007E2917">
      <w:pPr>
        <w:jc w:val="both"/>
        <w:rPr>
          <w:b/>
          <w:bCs/>
          <w:sz w:val="20"/>
        </w:rPr>
      </w:pPr>
      <w:r w:rsidRPr="007E2917">
        <w:rPr>
          <w:b/>
          <w:bCs/>
          <w:sz w:val="20"/>
        </w:rPr>
        <w:t>Minor Concerns:</w:t>
      </w:r>
    </w:p>
    <w:p w14:paraId="3B988F13" w14:textId="62B7997E" w:rsidR="00105A4B" w:rsidRDefault="0084294A" w:rsidP="007E2917">
      <w:pPr>
        <w:jc w:val="both"/>
        <w:rPr>
          <w:b/>
          <w:bCs/>
          <w:sz w:val="20"/>
        </w:rPr>
      </w:pPr>
      <w:r w:rsidRPr="007E2917">
        <w:rPr>
          <w:b/>
          <w:bCs/>
          <w:sz w:val="20"/>
        </w:rPr>
        <w:t>1. The authors could show the exact time point for injection of rFVIII in the PROTOCOL so that it may avoid misunderstanding of readers</w:t>
      </w:r>
      <w:r w:rsidR="00105A4B">
        <w:rPr>
          <w:b/>
          <w:bCs/>
          <w:sz w:val="20"/>
        </w:rPr>
        <w:t>.</w:t>
      </w:r>
    </w:p>
    <w:p w14:paraId="05C08E51" w14:textId="0EF4AFC4" w:rsidR="00EE0B31" w:rsidRPr="007E2917" w:rsidRDefault="00A17516" w:rsidP="007E2917">
      <w:pPr>
        <w:jc w:val="both"/>
        <w:rPr>
          <w:sz w:val="20"/>
        </w:rPr>
      </w:pPr>
      <w:r>
        <w:rPr>
          <w:sz w:val="20"/>
        </w:rPr>
        <w:t>It is now specified in the protocol section 3.1</w:t>
      </w:r>
      <w:r w:rsidR="00F51C10">
        <w:rPr>
          <w:sz w:val="20"/>
        </w:rPr>
        <w:t>, and further mentioned in the discussion sectio</w:t>
      </w:r>
      <w:r w:rsidR="001246EF">
        <w:rPr>
          <w:sz w:val="20"/>
        </w:rPr>
        <w:t>n. Since the dosing time it is not specific for this protocol, but rather for the compound or experimental conditions that are intended to be assessed</w:t>
      </w:r>
      <w:r w:rsidR="002C4636">
        <w:rPr>
          <w:sz w:val="20"/>
        </w:rPr>
        <w:t xml:space="preserve">, for </w:t>
      </w:r>
      <w:r w:rsidR="00105A4B">
        <w:rPr>
          <w:sz w:val="20"/>
        </w:rPr>
        <w:t>example</w:t>
      </w:r>
      <w:r w:rsidR="002C4636">
        <w:rPr>
          <w:sz w:val="20"/>
        </w:rPr>
        <w:t xml:space="preserve"> dosing 1h before the TVT.</w:t>
      </w:r>
    </w:p>
    <w:p w14:paraId="60795017" w14:textId="3E2EAE8C" w:rsidR="00B32E4E" w:rsidRDefault="00EE0B31" w:rsidP="007E2917">
      <w:pPr>
        <w:jc w:val="both"/>
        <w:rPr>
          <w:b/>
          <w:bCs/>
          <w:sz w:val="20"/>
        </w:rPr>
      </w:pPr>
      <w:r w:rsidRPr="00725583">
        <w:rPr>
          <w:b/>
          <w:bCs/>
          <w:sz w:val="20"/>
        </w:rPr>
        <w:t>2. The journal style (cited journal name) should be consistent across the references, for example, #12/#24/#25 and so on.</w:t>
      </w:r>
      <w:r>
        <w:rPr>
          <w:b/>
          <w:bCs/>
          <w:sz w:val="20"/>
        </w:rPr>
        <w:t xml:space="preserve"> </w:t>
      </w:r>
    </w:p>
    <w:p w14:paraId="61C76945" w14:textId="2CDED0B6" w:rsidR="002C4636" w:rsidRPr="00EE0B31" w:rsidRDefault="00A9481A" w:rsidP="007E2917">
      <w:pPr>
        <w:jc w:val="both"/>
        <w:rPr>
          <w:sz w:val="20"/>
        </w:rPr>
      </w:pPr>
      <w:r>
        <w:rPr>
          <w:sz w:val="20"/>
        </w:rPr>
        <w:t>All the references have been updated following the JoVE guidelines</w:t>
      </w:r>
      <w:r w:rsidR="00CA3BE6">
        <w:rPr>
          <w:sz w:val="20"/>
        </w:rPr>
        <w:t xml:space="preserve"> and the journal names homogenized</w:t>
      </w:r>
      <w:r w:rsidR="002F1E46">
        <w:rPr>
          <w:sz w:val="20"/>
        </w:rPr>
        <w:t>.</w:t>
      </w:r>
    </w:p>
    <w:p w14:paraId="0B628907" w14:textId="0A07E59E" w:rsidR="00871BD7" w:rsidRPr="007E2917" w:rsidRDefault="00A676DB" w:rsidP="007E2917">
      <w:pPr>
        <w:jc w:val="center"/>
        <w:rPr>
          <w:b/>
          <w:bCs/>
          <w:sz w:val="20"/>
          <w:u w:val="single"/>
        </w:rPr>
      </w:pPr>
      <w:r w:rsidRPr="007E2917">
        <w:rPr>
          <w:b/>
          <w:bCs/>
          <w:sz w:val="20"/>
          <w:u w:val="single"/>
        </w:rPr>
        <w:t>Reviewer #2:</w:t>
      </w:r>
    </w:p>
    <w:p w14:paraId="5E2F7EE0" w14:textId="77777777" w:rsidR="00871BD7" w:rsidRPr="002D40B0" w:rsidRDefault="00871BD7" w:rsidP="007E2917">
      <w:pPr>
        <w:jc w:val="both"/>
        <w:rPr>
          <w:b/>
          <w:bCs/>
          <w:sz w:val="20"/>
        </w:rPr>
      </w:pPr>
      <w:r w:rsidRPr="002D40B0">
        <w:rPr>
          <w:b/>
          <w:bCs/>
          <w:sz w:val="20"/>
        </w:rPr>
        <w:t>Manuscript Summary:</w:t>
      </w:r>
    </w:p>
    <w:p w14:paraId="6385C3C3" w14:textId="2AB76324" w:rsidR="00871BD7" w:rsidRPr="007E2917" w:rsidRDefault="00871BD7" w:rsidP="007E2917">
      <w:pPr>
        <w:jc w:val="both"/>
        <w:rPr>
          <w:sz w:val="20"/>
        </w:rPr>
      </w:pPr>
      <w:r w:rsidRPr="007E2917">
        <w:rPr>
          <w:sz w:val="20"/>
        </w:rPr>
        <w:lastRenderedPageBreak/>
        <w:t xml:space="preserve">In this manuscript, Carol Illa and colleagues reported a tail vein transection bleeding model to evaluate the effect of procoagulant treatment in </w:t>
      </w:r>
      <w:r w:rsidR="00597C8C" w:rsidRPr="007E2917">
        <w:rPr>
          <w:sz w:val="20"/>
        </w:rPr>
        <w:t>haemophilia</w:t>
      </w:r>
      <w:r w:rsidRPr="007E2917">
        <w:rPr>
          <w:sz w:val="20"/>
        </w:rPr>
        <w:t xml:space="preserve"> A mice. This is a well-designed model, which will be a beneficial tool in </w:t>
      </w:r>
      <w:r w:rsidR="00597C8C" w:rsidRPr="007E2917">
        <w:rPr>
          <w:sz w:val="20"/>
        </w:rPr>
        <w:t>haemophilia</w:t>
      </w:r>
      <w:r w:rsidRPr="007E2917">
        <w:rPr>
          <w:sz w:val="20"/>
        </w:rPr>
        <w:t xml:space="preserve"> research. There are some concerns in the current version of this protocol.</w:t>
      </w:r>
    </w:p>
    <w:p w14:paraId="1DB40C13" w14:textId="77777777" w:rsidR="00871BD7" w:rsidRPr="002D40B0" w:rsidRDefault="00871BD7" w:rsidP="007E2917">
      <w:pPr>
        <w:jc w:val="both"/>
        <w:rPr>
          <w:b/>
          <w:bCs/>
          <w:sz w:val="20"/>
        </w:rPr>
      </w:pPr>
      <w:r w:rsidRPr="002D40B0">
        <w:rPr>
          <w:b/>
          <w:bCs/>
          <w:sz w:val="20"/>
        </w:rPr>
        <w:t>Major Concerns:</w:t>
      </w:r>
    </w:p>
    <w:p w14:paraId="2E03172D" w14:textId="55290E55" w:rsidR="00273E97" w:rsidRDefault="00D711AF" w:rsidP="007E2917">
      <w:pPr>
        <w:jc w:val="both"/>
        <w:rPr>
          <w:b/>
          <w:bCs/>
          <w:sz w:val="20"/>
        </w:rPr>
      </w:pPr>
      <w:r>
        <w:rPr>
          <w:b/>
          <w:bCs/>
          <w:sz w:val="20"/>
        </w:rPr>
        <w:t>1.</w:t>
      </w:r>
      <w:r w:rsidRPr="002D40B0">
        <w:rPr>
          <w:b/>
          <w:bCs/>
          <w:sz w:val="20"/>
        </w:rPr>
        <w:t xml:space="preserve"> They should </w:t>
      </w:r>
      <w:r w:rsidRPr="00871BD7">
        <w:rPr>
          <w:b/>
          <w:bCs/>
          <w:sz w:val="20"/>
        </w:rPr>
        <w:t xml:space="preserve">describe </w:t>
      </w:r>
      <w:r w:rsidRPr="007E2917">
        <w:rPr>
          <w:b/>
          <w:bCs/>
          <w:sz w:val="20"/>
        </w:rPr>
        <w:t>how the volume of blood loss from the TVT test was determined or measured in the method section "8.0 Treatment of samples".</w:t>
      </w:r>
      <w:r w:rsidRPr="00871BD7">
        <w:rPr>
          <w:b/>
          <w:bCs/>
          <w:sz w:val="20"/>
        </w:rPr>
        <w:t xml:space="preserve"> This</w:t>
      </w:r>
      <w:r w:rsidRPr="002D40B0">
        <w:rPr>
          <w:b/>
          <w:bCs/>
          <w:sz w:val="20"/>
        </w:rPr>
        <w:t xml:space="preserve"> section is poorly written, and unclear how they determine the amount of blood loss from each animal in the test.</w:t>
      </w:r>
    </w:p>
    <w:p w14:paraId="2317B76F" w14:textId="411BD99C" w:rsidR="00F86CFA" w:rsidRDefault="00987C43" w:rsidP="007E2917">
      <w:pPr>
        <w:jc w:val="both"/>
        <w:rPr>
          <w:sz w:val="20"/>
        </w:rPr>
      </w:pPr>
      <w:r>
        <w:rPr>
          <w:sz w:val="20"/>
        </w:rPr>
        <w:t xml:space="preserve">The blood loss is determined by measuring the haemoglobin concentration in the saline </w:t>
      </w:r>
      <w:r w:rsidR="00532940">
        <w:rPr>
          <w:sz w:val="20"/>
        </w:rPr>
        <w:t>measured</w:t>
      </w:r>
      <w:r>
        <w:rPr>
          <w:sz w:val="20"/>
        </w:rPr>
        <w:t xml:space="preserve"> by </w:t>
      </w:r>
      <w:r w:rsidR="00532940">
        <w:rPr>
          <w:sz w:val="20"/>
        </w:rPr>
        <w:t xml:space="preserve">the absorbance. The absorbance is then converted to nmol </w:t>
      </w:r>
      <w:r w:rsidR="00C239D4">
        <w:rPr>
          <w:sz w:val="20"/>
        </w:rPr>
        <w:t>haemoglobin</w:t>
      </w:r>
      <w:r w:rsidR="00532940">
        <w:rPr>
          <w:sz w:val="20"/>
        </w:rPr>
        <w:t xml:space="preserve"> by the use of a standard curve prepared from human haemoglobin. </w:t>
      </w:r>
      <w:r w:rsidR="00814246">
        <w:rPr>
          <w:sz w:val="20"/>
        </w:rPr>
        <w:t>S</w:t>
      </w:r>
      <w:r w:rsidR="00C239D4">
        <w:rPr>
          <w:sz w:val="20"/>
        </w:rPr>
        <w:t xml:space="preserve">ection 8.0 has been expanded to </w:t>
      </w:r>
      <w:r w:rsidR="007B6FD2">
        <w:rPr>
          <w:sz w:val="20"/>
        </w:rPr>
        <w:t>clarify the sample treatment.</w:t>
      </w:r>
    </w:p>
    <w:p w14:paraId="6FB960F2" w14:textId="620441CE" w:rsidR="008E6E48" w:rsidRPr="002D40B0" w:rsidRDefault="008E6E48" w:rsidP="007E2917">
      <w:pPr>
        <w:jc w:val="both"/>
        <w:rPr>
          <w:sz w:val="20"/>
        </w:rPr>
      </w:pPr>
      <w:r>
        <w:rPr>
          <w:b/>
          <w:bCs/>
          <w:sz w:val="20"/>
        </w:rPr>
        <w:t>2.</w:t>
      </w:r>
      <w:r w:rsidRPr="002D40B0">
        <w:rPr>
          <w:b/>
          <w:bCs/>
          <w:sz w:val="20"/>
        </w:rPr>
        <w:t xml:space="preserve"> In </w:t>
      </w:r>
      <w:r w:rsidRPr="007E2917">
        <w:rPr>
          <w:b/>
          <w:bCs/>
          <w:sz w:val="20"/>
        </w:rPr>
        <w:t>the result section, lines 190-193, the authors used "nmol Hgb" to define the blood loss, and they defined 1000 nmol Hbg equivalence to around 125 μl. This is not reflecting the volume of blood lost. They should comment on what hemoglobin level in that 125 μl blood they referred to. Using "nmol Hgb" to quantify blood loss could have a potential problem if an animal has anemia before the test. One way to quantify the blood lost from each animal is to test the hemoglobin level in each animal before</w:t>
      </w:r>
      <w:r w:rsidRPr="002D40B0">
        <w:rPr>
          <w:b/>
          <w:bCs/>
          <w:sz w:val="20"/>
        </w:rPr>
        <w:t xml:space="preserve"> the TVT test and then, based on the amount of the hemoglobin lost in the test to calculate how many microliters of blood loss from the animal during the test. </w:t>
      </w:r>
    </w:p>
    <w:p w14:paraId="7380BBC7" w14:textId="65AB2760" w:rsidR="00E56DA1" w:rsidRDefault="003D52C6" w:rsidP="007E2917">
      <w:pPr>
        <w:jc w:val="both"/>
        <w:rPr>
          <w:sz w:val="20"/>
        </w:rPr>
      </w:pPr>
      <w:r>
        <w:rPr>
          <w:sz w:val="20"/>
        </w:rPr>
        <w:t xml:space="preserve">Since the blood loss is measured in Hgb, we added the conversion factor so the reader could convert the amount of Hgb to volume in mL if interested. </w:t>
      </w:r>
      <w:r w:rsidRPr="002D40B0">
        <w:rPr>
          <w:sz w:val="20"/>
        </w:rPr>
        <w:t>The conversion factor corresponds to 8 mmol/L which equals 12.89 g/dL.</w:t>
      </w:r>
      <w:r>
        <w:rPr>
          <w:sz w:val="20"/>
        </w:rPr>
        <w:t xml:space="preserve"> In this paper </w:t>
      </w:r>
      <w:r>
        <w:rPr>
          <w:sz w:val="20"/>
        </w:rPr>
        <w:fldChar w:fldCharType="begin"/>
      </w:r>
      <w:r>
        <w:rPr>
          <w:sz w:val="20"/>
        </w:rPr>
        <w:instrText xml:space="preserve"> ADDIN EN.CITE &lt;EndNote&gt;&lt;Cite&gt;&lt;Author&gt;Santos&lt;/Author&gt;&lt;Year&gt;2016&lt;/Year&gt;&lt;IDText&gt;Hematological and biochemical reference values for C57BL/6, Swiss Webster and BALB/c mice&lt;/IDText&gt;&lt;DisplayText&gt;&lt;style face="superscript"&gt;1&lt;/style&gt;&lt;/DisplayText&gt;&lt;record&gt;&lt;dates&gt;&lt;pub-dates&gt;&lt;date&gt;06/17&lt;/date&gt;&lt;/pub-dates&gt;&lt;year&gt;2016&lt;/year&gt;&lt;/dates&gt;&lt;urls&gt;&lt;related-urls&gt;&lt;url&gt;https://www.revistas.usp.br/bjvras/article/view/103850&lt;/url&gt;&lt;/related-urls&gt;&lt;/urls&gt;&lt;titles&gt;&lt;title&gt;Hematological and biochemical reference values for C57BL/6, Swiss Webster and BALB/c mice&lt;/title&gt;&lt;secondary-title&gt;Brazilian Journal of Veterinary Research and Animal Science&lt;/secondary-title&gt;&lt;/titles&gt;&lt;pages&gt;138-145&lt;/pages&gt;&lt;number&gt;2&lt;/number&gt;&lt;access-date&gt;2021/08/16&lt;/access-date&gt;&lt;contributors&gt;&lt;authors&gt;&lt;author&gt;Santos, Ed Wilson&lt;/author&gt;&lt;author&gt;Oliveira, Dalila Cunha de&lt;/author&gt;&lt;author&gt;Hastreiter, Araceli&lt;/author&gt;&lt;author&gt;Silva, Graziela Batista da&lt;/author&gt;&lt;author&gt;Beltran, Jackeline Soares de Oliveira&lt;/author&gt;&lt;author&gt;Tsujita, Maristela&lt;/author&gt;&lt;author&gt;Crisma, Amanda Rabelo&lt;/author&gt;&lt;author&gt;Neves, Silvânia Meiry Peris&lt;/author&gt;&lt;author&gt;Fock, Ricardo Ambrósio&lt;/author&gt;&lt;author&gt;Borelli, Primavera&lt;/author&gt;&lt;/authors&gt;&lt;/contributors&gt;&lt;added-date format="utc"&gt;1629100310&lt;/added-date&gt;&lt;ref-type name="Journal Article"&gt;17&lt;/ref-type&gt;&lt;rec-number&gt;102362&lt;/rec-number&gt;&lt;last-updated-date format="utc"&gt;1629100310&lt;/last-updated-date&gt;&lt;electronic-resource-num&gt;10.11606/issn.1678-4456.v53i2p138-145&lt;/electronic-resource-num&gt;&lt;volume&gt;53&lt;/volume&gt;&lt;/record&gt;&lt;/Cite&gt;&lt;/EndNote&gt;</w:instrText>
      </w:r>
      <w:r>
        <w:rPr>
          <w:sz w:val="20"/>
        </w:rPr>
        <w:fldChar w:fldCharType="separate"/>
      </w:r>
      <w:r w:rsidRPr="003B0A77">
        <w:rPr>
          <w:noProof/>
          <w:sz w:val="20"/>
          <w:vertAlign w:val="superscript"/>
        </w:rPr>
        <w:t>1</w:t>
      </w:r>
      <w:r>
        <w:rPr>
          <w:sz w:val="20"/>
        </w:rPr>
        <w:fldChar w:fldCharType="end"/>
      </w:r>
      <w:r>
        <w:rPr>
          <w:sz w:val="20"/>
        </w:rPr>
        <w:t xml:space="preserve"> the </w:t>
      </w:r>
      <w:r w:rsidR="000A46D6">
        <w:rPr>
          <w:sz w:val="20"/>
        </w:rPr>
        <w:t>haemoglobin</w:t>
      </w:r>
      <w:r>
        <w:rPr>
          <w:sz w:val="20"/>
        </w:rPr>
        <w:t xml:space="preserve"> level in C57Bl/6 mice is reported which falls into the mentioned values.</w:t>
      </w:r>
    </w:p>
    <w:p w14:paraId="3B7B89D5" w14:textId="4F88FF2B" w:rsidR="00C935B2" w:rsidRDefault="00C935B2" w:rsidP="007E2917">
      <w:pPr>
        <w:jc w:val="both"/>
        <w:rPr>
          <w:iCs/>
          <w:sz w:val="20"/>
        </w:rPr>
      </w:pPr>
      <w:r>
        <w:rPr>
          <w:sz w:val="20"/>
        </w:rPr>
        <w:t>Of course, if the m</w:t>
      </w:r>
      <w:r w:rsidR="000A46D6">
        <w:rPr>
          <w:sz w:val="20"/>
        </w:rPr>
        <w:t>ouse</w:t>
      </w:r>
      <w:r>
        <w:rPr>
          <w:sz w:val="20"/>
        </w:rPr>
        <w:t xml:space="preserve"> has a lower </w:t>
      </w:r>
      <w:r w:rsidR="000A46D6">
        <w:rPr>
          <w:sz w:val="20"/>
        </w:rPr>
        <w:t>haematocrit</w:t>
      </w:r>
      <w:r>
        <w:rPr>
          <w:sz w:val="20"/>
        </w:rPr>
        <w:t xml:space="preserve">, the parameter will be higher than measured; but Hbg gives a good impression of functional blood </w:t>
      </w:r>
      <w:r w:rsidR="00086099">
        <w:rPr>
          <w:sz w:val="20"/>
        </w:rPr>
        <w:t>although</w:t>
      </w:r>
      <w:r>
        <w:rPr>
          <w:sz w:val="20"/>
        </w:rPr>
        <w:t xml:space="preserve"> the total volume might deviate.</w:t>
      </w:r>
      <w:r w:rsidR="00572E93">
        <w:rPr>
          <w:sz w:val="20"/>
        </w:rPr>
        <w:t xml:space="preserve"> </w:t>
      </w:r>
      <w:r w:rsidR="009571F9">
        <w:rPr>
          <w:sz w:val="20"/>
        </w:rPr>
        <w:t>Besides, in the haematological analysis</w:t>
      </w:r>
      <w:r w:rsidR="00BC3D23">
        <w:rPr>
          <w:sz w:val="20"/>
        </w:rPr>
        <w:t>, t</w:t>
      </w:r>
      <w:r w:rsidR="009571F9">
        <w:rPr>
          <w:sz w:val="20"/>
        </w:rPr>
        <w:t>h</w:t>
      </w:r>
      <w:r w:rsidR="003D52C6">
        <w:rPr>
          <w:sz w:val="20"/>
        </w:rPr>
        <w:t>e</w:t>
      </w:r>
      <w:r w:rsidR="009571F9">
        <w:rPr>
          <w:sz w:val="20"/>
        </w:rPr>
        <w:t>s</w:t>
      </w:r>
      <w:r w:rsidR="003D52C6">
        <w:rPr>
          <w:sz w:val="20"/>
        </w:rPr>
        <w:t>e</w:t>
      </w:r>
      <w:r w:rsidR="009571F9">
        <w:rPr>
          <w:sz w:val="20"/>
        </w:rPr>
        <w:t xml:space="preserve"> animals</w:t>
      </w:r>
      <w:r w:rsidR="00BC3D23">
        <w:rPr>
          <w:sz w:val="20"/>
        </w:rPr>
        <w:t xml:space="preserve"> don’t have</w:t>
      </w:r>
      <w:r w:rsidR="00A41C81">
        <w:rPr>
          <w:sz w:val="20"/>
        </w:rPr>
        <w:t xml:space="preserve"> significant differences in the </w:t>
      </w:r>
      <w:r w:rsidR="000A46D6">
        <w:rPr>
          <w:sz w:val="20"/>
        </w:rPr>
        <w:t>haematocrit</w:t>
      </w:r>
      <w:r w:rsidR="0066623B">
        <w:rPr>
          <w:sz w:val="20"/>
        </w:rPr>
        <w:t xml:space="preserve"> (HCT%)</w:t>
      </w:r>
      <w:r w:rsidR="002B65F5">
        <w:rPr>
          <w:sz w:val="20"/>
        </w:rPr>
        <w:t xml:space="preserve"> </w:t>
      </w:r>
      <w:r w:rsidR="00A41C81">
        <w:rPr>
          <w:sz w:val="20"/>
        </w:rPr>
        <w:t xml:space="preserve">measurements between groups </w:t>
      </w:r>
      <w:r w:rsidR="002B65F5">
        <w:rPr>
          <w:sz w:val="20"/>
        </w:rPr>
        <w:t>(</w:t>
      </w:r>
      <w:r w:rsidR="002B65F5">
        <w:rPr>
          <w:i/>
          <w:sz w:val="20"/>
        </w:rPr>
        <w:t>see figure below)</w:t>
      </w:r>
      <w:r w:rsidR="002B65F5">
        <w:rPr>
          <w:iCs/>
          <w:sz w:val="20"/>
        </w:rPr>
        <w:t>.</w:t>
      </w:r>
    </w:p>
    <w:p w14:paraId="55B1E192" w14:textId="3A029407" w:rsidR="00334E78" w:rsidRDefault="00014E78" w:rsidP="007E2917">
      <w:pPr>
        <w:jc w:val="both"/>
      </w:pPr>
      <w:r>
        <w:rPr>
          <w:noProof/>
        </w:rPr>
        <w:drawing>
          <wp:inline distT="0" distB="0" distL="0" distR="0" wp14:anchorId="2095B28E" wp14:editId="56BA4649">
            <wp:extent cx="3015343" cy="18944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045848" cy="1913603"/>
                    </a:xfrm>
                    <a:prstGeom prst="rect">
                      <a:avLst/>
                    </a:prstGeom>
                    <a:noFill/>
                  </pic:spPr>
                </pic:pic>
              </a:graphicData>
            </a:graphic>
          </wp:inline>
        </w:drawing>
      </w:r>
    </w:p>
    <w:p w14:paraId="523234A2" w14:textId="22EF9745" w:rsidR="00E56DA1" w:rsidRPr="007E2917" w:rsidRDefault="00E56DA1" w:rsidP="007E2917">
      <w:pPr>
        <w:jc w:val="both"/>
        <w:rPr>
          <w:i/>
          <w:sz w:val="20"/>
        </w:rPr>
      </w:pPr>
      <w:r>
        <w:rPr>
          <w:i/>
          <w:sz w:val="20"/>
        </w:rPr>
        <w:t xml:space="preserve">Figure 1. </w:t>
      </w:r>
      <w:r w:rsidR="0066623B">
        <w:rPr>
          <w:i/>
          <w:sz w:val="20"/>
        </w:rPr>
        <w:t xml:space="preserve">HCT% values for the </w:t>
      </w:r>
      <w:r w:rsidR="00DE4154" w:rsidRPr="00DE4154">
        <w:rPr>
          <w:i/>
          <w:sz w:val="20"/>
        </w:rPr>
        <w:t>Factor VIII knock-out mice (F8-KO)</w:t>
      </w:r>
      <w:r w:rsidR="00334E78">
        <w:rPr>
          <w:i/>
          <w:sz w:val="20"/>
        </w:rPr>
        <w:t>.</w:t>
      </w:r>
    </w:p>
    <w:p w14:paraId="647804DF" w14:textId="7AF9A41D" w:rsidR="008E6E48" w:rsidRPr="007E2917" w:rsidRDefault="001D7FF7" w:rsidP="007E2917">
      <w:pPr>
        <w:jc w:val="both"/>
        <w:rPr>
          <w:sz w:val="20"/>
        </w:rPr>
      </w:pPr>
      <w:r>
        <w:rPr>
          <w:iCs/>
          <w:sz w:val="20"/>
        </w:rPr>
        <w:t xml:space="preserve">As you mention, </w:t>
      </w:r>
      <w:r w:rsidR="002E0410">
        <w:rPr>
          <w:iCs/>
          <w:sz w:val="20"/>
        </w:rPr>
        <w:t xml:space="preserve">for example a 5µl capillary tube could be obtained at baseline </w:t>
      </w:r>
      <w:r w:rsidR="00237F79">
        <w:rPr>
          <w:iCs/>
          <w:sz w:val="20"/>
        </w:rPr>
        <w:t xml:space="preserve">from the </w:t>
      </w:r>
      <w:r w:rsidR="001C4E4D">
        <w:rPr>
          <w:iCs/>
          <w:sz w:val="20"/>
        </w:rPr>
        <w:t>retrobulbar plexus</w:t>
      </w:r>
      <w:r w:rsidR="00237F79">
        <w:rPr>
          <w:iCs/>
          <w:sz w:val="20"/>
        </w:rPr>
        <w:t xml:space="preserve"> to calculate the blood volume lost</w:t>
      </w:r>
      <w:r w:rsidR="00CA1550">
        <w:rPr>
          <w:iCs/>
          <w:sz w:val="20"/>
        </w:rPr>
        <w:t xml:space="preserve">. </w:t>
      </w:r>
      <w:r w:rsidR="007E0DAA">
        <w:rPr>
          <w:iCs/>
          <w:sz w:val="20"/>
        </w:rPr>
        <w:t xml:space="preserve">But an invasive blood sampling </w:t>
      </w:r>
      <w:r w:rsidR="00FC1B81">
        <w:rPr>
          <w:iCs/>
          <w:sz w:val="20"/>
        </w:rPr>
        <w:t>right before the experiment could alter the bleeding capacity of the animals</w:t>
      </w:r>
      <w:r w:rsidR="00D8699F">
        <w:rPr>
          <w:iCs/>
          <w:sz w:val="20"/>
        </w:rPr>
        <w:t>.</w:t>
      </w:r>
    </w:p>
    <w:p w14:paraId="3D7FFE02" w14:textId="3DAB89AF" w:rsidR="00A23AA8" w:rsidRDefault="005C5331" w:rsidP="007E2917">
      <w:pPr>
        <w:jc w:val="both"/>
        <w:rPr>
          <w:b/>
          <w:bCs/>
          <w:sz w:val="20"/>
        </w:rPr>
      </w:pPr>
      <w:r>
        <w:rPr>
          <w:b/>
          <w:bCs/>
          <w:sz w:val="20"/>
        </w:rPr>
        <w:lastRenderedPageBreak/>
        <w:t>3.</w:t>
      </w:r>
      <w:r w:rsidR="00A23AA8" w:rsidRPr="003172E2">
        <w:rPr>
          <w:b/>
          <w:bCs/>
          <w:sz w:val="20"/>
        </w:rPr>
        <w:t xml:space="preserve"> While the TVT assay described in this manuscript has its advantage, e.g., sensitivity to low levels of plasma FVIII and animals are fully anesthetized during the test, only the vein is injured. In patients, artery injury may lead to more severe bleeding and requires higher doses of FVIII infusions. From this point of view, the dose-effect in TVT might not reflect the effect in artery injury. Each assay has its advantages and disadvantages. They should comment on the limitation of the assay in the discussion.</w:t>
      </w:r>
      <w:r w:rsidR="00A23AA8">
        <w:rPr>
          <w:b/>
          <w:bCs/>
          <w:sz w:val="20"/>
        </w:rPr>
        <w:t xml:space="preserve"> </w:t>
      </w:r>
    </w:p>
    <w:p w14:paraId="202B704D" w14:textId="724069DE" w:rsidR="00A23AA8" w:rsidRDefault="00A23AA8" w:rsidP="007E2917">
      <w:pPr>
        <w:jc w:val="both"/>
        <w:rPr>
          <w:b/>
          <w:bCs/>
          <w:sz w:val="20"/>
        </w:rPr>
      </w:pPr>
      <w:r>
        <w:rPr>
          <w:sz w:val="20"/>
        </w:rPr>
        <w:t>Thank you for the feedback; the model limitations on arterial injury have been added to the discussion.</w:t>
      </w:r>
    </w:p>
    <w:p w14:paraId="7B33B111" w14:textId="648C3191" w:rsidR="00273E97" w:rsidRPr="007E2917" w:rsidRDefault="00273E97" w:rsidP="007E2917">
      <w:pPr>
        <w:jc w:val="both"/>
        <w:rPr>
          <w:b/>
          <w:bCs/>
          <w:sz w:val="20"/>
        </w:rPr>
      </w:pPr>
      <w:r>
        <w:rPr>
          <w:b/>
          <w:bCs/>
          <w:sz w:val="20"/>
        </w:rPr>
        <w:t>Minor concerns:</w:t>
      </w:r>
    </w:p>
    <w:p w14:paraId="2E0051C6" w14:textId="77777777" w:rsidR="0040482C" w:rsidRDefault="00A23AA8" w:rsidP="00827703">
      <w:pPr>
        <w:jc w:val="both"/>
        <w:rPr>
          <w:b/>
          <w:bCs/>
          <w:sz w:val="20"/>
        </w:rPr>
      </w:pPr>
      <w:r>
        <w:rPr>
          <w:b/>
          <w:bCs/>
          <w:sz w:val="20"/>
        </w:rPr>
        <w:t>1.</w:t>
      </w:r>
      <w:r w:rsidRPr="003172E2">
        <w:rPr>
          <w:b/>
          <w:bCs/>
          <w:sz w:val="20"/>
        </w:rPr>
        <w:t xml:space="preserve"> It is unclear what they meant by "plasma" in line 168 since blood loss was collected in a tube with a large volume of saline. </w:t>
      </w:r>
    </w:p>
    <w:p w14:paraId="36A04ACB" w14:textId="025C67A2" w:rsidR="00A23AA8" w:rsidRDefault="00A23AA8" w:rsidP="007E2917">
      <w:pPr>
        <w:jc w:val="both"/>
        <w:rPr>
          <w:b/>
          <w:bCs/>
          <w:sz w:val="20"/>
        </w:rPr>
      </w:pPr>
      <w:r w:rsidRPr="003172E2">
        <w:rPr>
          <w:sz w:val="20"/>
        </w:rPr>
        <w:t>This protocol section has been re-written to ensure a more clear and understandable procedure.</w:t>
      </w:r>
    </w:p>
    <w:p w14:paraId="7831E760" w14:textId="77777777" w:rsidR="00323FEF" w:rsidRDefault="00A23AA8" w:rsidP="00827703">
      <w:pPr>
        <w:jc w:val="both"/>
        <w:rPr>
          <w:sz w:val="20"/>
        </w:rPr>
      </w:pPr>
      <w:r>
        <w:rPr>
          <w:b/>
          <w:bCs/>
          <w:sz w:val="20"/>
        </w:rPr>
        <w:t>2.</w:t>
      </w:r>
      <w:r w:rsidR="00EA7998" w:rsidRPr="007E2917">
        <w:rPr>
          <w:b/>
          <w:bCs/>
          <w:sz w:val="20"/>
        </w:rPr>
        <w:t xml:space="preserve"> Lines 217-218 and Figure legend for Figure 6: if FVIII levels were determined by ELISA, they should specify the assay instead of saying antibody-based method (line 251). Instead of saying the assay is not sensitive to murine FVIII, they may want to rephrase "assay is specific for detecting human FVIII" (lines 217-218).</w:t>
      </w:r>
      <w:r w:rsidR="00EA7998">
        <w:rPr>
          <w:sz w:val="20"/>
        </w:rPr>
        <w:t xml:space="preserve"> </w:t>
      </w:r>
    </w:p>
    <w:p w14:paraId="08FEFFAB" w14:textId="689A0800" w:rsidR="00FD0D49" w:rsidRDefault="00EA7998" w:rsidP="007E2917">
      <w:pPr>
        <w:jc w:val="both"/>
        <w:rPr>
          <w:sz w:val="20"/>
        </w:rPr>
      </w:pPr>
      <w:r>
        <w:rPr>
          <w:sz w:val="20"/>
        </w:rPr>
        <w:t xml:space="preserve">The assay type has been </w:t>
      </w:r>
      <w:r w:rsidR="00940BD0">
        <w:rPr>
          <w:sz w:val="20"/>
        </w:rPr>
        <w:t>specified;</w:t>
      </w:r>
      <w:r>
        <w:rPr>
          <w:sz w:val="20"/>
        </w:rPr>
        <w:t xml:space="preserve"> in fact it is a </w:t>
      </w:r>
      <w:r w:rsidRPr="00526311">
        <w:rPr>
          <w:sz w:val="20"/>
        </w:rPr>
        <w:t xml:space="preserve">Luminescent oxygen </w:t>
      </w:r>
      <w:r w:rsidR="00940BD0" w:rsidRPr="00526311">
        <w:rPr>
          <w:sz w:val="20"/>
        </w:rPr>
        <w:t>channelling</w:t>
      </w:r>
      <w:r w:rsidRPr="00526311">
        <w:rPr>
          <w:sz w:val="20"/>
        </w:rPr>
        <w:t xml:space="preserve"> assay (LOCI)</w:t>
      </w:r>
      <w:r>
        <w:rPr>
          <w:sz w:val="20"/>
        </w:rPr>
        <w:t>.</w:t>
      </w:r>
    </w:p>
    <w:p w14:paraId="3DD2FB94" w14:textId="78BEE2C5" w:rsidR="004871BB" w:rsidRPr="007215E3" w:rsidRDefault="004871BB" w:rsidP="007E2917">
      <w:pPr>
        <w:jc w:val="both"/>
        <w:rPr>
          <w:sz w:val="20"/>
        </w:rPr>
      </w:pPr>
    </w:p>
    <w:p w14:paraId="5CE41445" w14:textId="56F24F88" w:rsidR="00A676DB" w:rsidRDefault="00A676DB" w:rsidP="007E2917">
      <w:pPr>
        <w:jc w:val="center"/>
        <w:rPr>
          <w:b/>
          <w:bCs/>
          <w:sz w:val="20"/>
          <w:u w:val="single"/>
        </w:rPr>
      </w:pPr>
      <w:r w:rsidRPr="007E2917">
        <w:rPr>
          <w:b/>
          <w:bCs/>
          <w:sz w:val="20"/>
          <w:u w:val="single"/>
        </w:rPr>
        <w:t>Reviewer #3:</w:t>
      </w:r>
    </w:p>
    <w:p w14:paraId="7D94E308" w14:textId="77777777" w:rsidR="002D65F0" w:rsidRPr="002D40B0" w:rsidRDefault="002D65F0" w:rsidP="007E2917">
      <w:pPr>
        <w:jc w:val="both"/>
        <w:rPr>
          <w:b/>
          <w:bCs/>
          <w:sz w:val="20"/>
        </w:rPr>
      </w:pPr>
      <w:r w:rsidRPr="002D40B0">
        <w:rPr>
          <w:b/>
          <w:bCs/>
          <w:sz w:val="20"/>
        </w:rPr>
        <w:t>Manuscript Summary:</w:t>
      </w:r>
    </w:p>
    <w:p w14:paraId="28E1E82E" w14:textId="26F29E0F" w:rsidR="002D65F0" w:rsidRPr="007E2917" w:rsidRDefault="002D65F0" w:rsidP="007E2917">
      <w:pPr>
        <w:jc w:val="both"/>
        <w:rPr>
          <w:sz w:val="20"/>
        </w:rPr>
      </w:pPr>
      <w:r w:rsidRPr="007E2917">
        <w:rPr>
          <w:sz w:val="20"/>
        </w:rPr>
        <w:t>In this work Illa and colleagues provide a detailed characterization of a tail vein transection model for the study of hemophilia A treatments in mice. This work builds on a previous publication by a number of the co-authors that initially characterized the fully anaesthetized hemophilia A mouse tail vein transection bleeding model. As the authors highlight a standardized technique has been lacking in this field and the authors protocol provides a useful appropriate technique to improve standardization. The authors provide complementary data to their previously published work on the effect of rFVII treatment on bleeding in this model.</w:t>
      </w:r>
    </w:p>
    <w:p w14:paraId="230C27DB" w14:textId="377B2490" w:rsidR="00C1358D" w:rsidRPr="002D40B0" w:rsidRDefault="00BA4C9B" w:rsidP="007E2917">
      <w:pPr>
        <w:jc w:val="both"/>
        <w:rPr>
          <w:b/>
          <w:bCs/>
          <w:sz w:val="20"/>
        </w:rPr>
      </w:pPr>
      <w:r w:rsidRPr="003172E2">
        <w:rPr>
          <w:b/>
          <w:bCs/>
          <w:sz w:val="20"/>
        </w:rPr>
        <w:t>Major Concerns</w:t>
      </w:r>
      <w:r w:rsidR="00C1358D" w:rsidRPr="002D40B0">
        <w:rPr>
          <w:b/>
          <w:bCs/>
          <w:sz w:val="20"/>
        </w:rPr>
        <w:t>:</w:t>
      </w:r>
    </w:p>
    <w:p w14:paraId="4DE64177" w14:textId="77777777" w:rsidR="00221A92" w:rsidRDefault="00C1358D" w:rsidP="007E2917">
      <w:pPr>
        <w:jc w:val="both"/>
        <w:rPr>
          <w:b/>
          <w:bCs/>
          <w:sz w:val="20"/>
        </w:rPr>
      </w:pPr>
      <w:r w:rsidRPr="007E2917">
        <w:rPr>
          <w:b/>
          <w:bCs/>
          <w:sz w:val="20"/>
        </w:rPr>
        <w:t xml:space="preserve">1. The reproducibility of this technique by other investigators hinges on the ability to replicate the tail vein transection described by the authors. The authors refer to a cutting block in the protocol and reference this in the materials section. However, further information would be of benefit to enable replication. Could the others provide images and schematics (or even a CAD model) for the cutting block so that other investigators might be able to make this device. </w:t>
      </w:r>
    </w:p>
    <w:p w14:paraId="59DA50A1" w14:textId="2C51511D" w:rsidR="008757BB" w:rsidRDefault="00272C04" w:rsidP="007E2917">
      <w:pPr>
        <w:jc w:val="both"/>
        <w:rPr>
          <w:sz w:val="20"/>
        </w:rPr>
      </w:pPr>
      <w:r>
        <w:rPr>
          <w:sz w:val="20"/>
        </w:rPr>
        <w:t xml:space="preserve">Thanks for the suggestions, </w:t>
      </w:r>
      <w:r w:rsidR="00396638">
        <w:rPr>
          <w:sz w:val="20"/>
        </w:rPr>
        <w:t>below the specifications of the blocks are mentioned.</w:t>
      </w:r>
      <w:r w:rsidR="004F4934">
        <w:rPr>
          <w:sz w:val="20"/>
        </w:rPr>
        <w:t xml:space="preserve"> The general dimension of </w:t>
      </w:r>
      <w:r w:rsidR="00A504DA">
        <w:rPr>
          <w:sz w:val="20"/>
        </w:rPr>
        <w:t>both</w:t>
      </w:r>
      <w:r w:rsidR="004F4934">
        <w:rPr>
          <w:sz w:val="20"/>
        </w:rPr>
        <w:t xml:space="preserve"> blocks are 20</w:t>
      </w:r>
      <w:r w:rsidR="00F11377">
        <w:rPr>
          <w:sz w:val="20"/>
        </w:rPr>
        <w:t>Lx40Wx</w:t>
      </w:r>
      <w:r w:rsidR="00647BCF">
        <w:rPr>
          <w:sz w:val="20"/>
        </w:rPr>
        <w:t>10H mm.</w:t>
      </w:r>
    </w:p>
    <w:p w14:paraId="3397F288" w14:textId="6B8553C7" w:rsidR="008757BB" w:rsidRDefault="00396638" w:rsidP="007E2917">
      <w:pPr>
        <w:jc w:val="both"/>
        <w:rPr>
          <w:sz w:val="20"/>
        </w:rPr>
      </w:pPr>
      <w:r>
        <w:rPr>
          <w:sz w:val="20"/>
        </w:rPr>
        <w:t xml:space="preserve">The </w:t>
      </w:r>
      <w:r w:rsidR="009F0493">
        <w:rPr>
          <w:sz w:val="20"/>
        </w:rPr>
        <w:t xml:space="preserve">measuring template </w:t>
      </w:r>
      <w:r w:rsidR="0051366B">
        <w:rPr>
          <w:i/>
          <w:iCs/>
          <w:sz w:val="20"/>
        </w:rPr>
        <w:t>(</w:t>
      </w:r>
      <w:r w:rsidR="00CC7E10">
        <w:rPr>
          <w:i/>
          <w:iCs/>
          <w:sz w:val="20"/>
        </w:rPr>
        <w:t>left picture</w:t>
      </w:r>
      <w:r w:rsidR="0051366B">
        <w:rPr>
          <w:i/>
          <w:iCs/>
          <w:sz w:val="20"/>
        </w:rPr>
        <w:t xml:space="preserve">) </w:t>
      </w:r>
      <w:r w:rsidR="009F0493">
        <w:rPr>
          <w:sz w:val="20"/>
        </w:rPr>
        <w:t>is made in aluminium</w:t>
      </w:r>
      <w:r w:rsidR="00A504DA">
        <w:rPr>
          <w:sz w:val="20"/>
        </w:rPr>
        <w:t xml:space="preserve">: the groove has 2.5mm depth and </w:t>
      </w:r>
      <w:r w:rsidR="000F7505">
        <w:rPr>
          <w:sz w:val="20"/>
        </w:rPr>
        <w:t>2.5 width; with a radius of 1.25.</w:t>
      </w:r>
      <w:r w:rsidR="009C25EA">
        <w:rPr>
          <w:sz w:val="20"/>
        </w:rPr>
        <w:t xml:space="preserve"> </w:t>
      </w:r>
    </w:p>
    <w:p w14:paraId="32752CC6" w14:textId="2184761A" w:rsidR="009F0493" w:rsidRDefault="00CC7E10" w:rsidP="007E2917">
      <w:pPr>
        <w:jc w:val="both"/>
        <w:rPr>
          <w:sz w:val="20"/>
        </w:rPr>
      </w:pPr>
      <w:r>
        <w:rPr>
          <w:sz w:val="20"/>
        </w:rPr>
        <w:lastRenderedPageBreak/>
        <w:t>T</w:t>
      </w:r>
      <w:r w:rsidR="009F0493">
        <w:rPr>
          <w:sz w:val="20"/>
        </w:rPr>
        <w:t xml:space="preserve">he cutting template </w:t>
      </w:r>
      <w:r>
        <w:rPr>
          <w:i/>
          <w:iCs/>
          <w:sz w:val="20"/>
        </w:rPr>
        <w:t xml:space="preserve">(right picture) </w:t>
      </w:r>
      <w:r w:rsidR="009F0493">
        <w:rPr>
          <w:sz w:val="20"/>
        </w:rPr>
        <w:t xml:space="preserve">is made in stainless steel, </w:t>
      </w:r>
      <w:r w:rsidR="00BF6D45">
        <w:rPr>
          <w:sz w:val="20"/>
        </w:rPr>
        <w:t xml:space="preserve">more resistant to </w:t>
      </w:r>
      <w:r w:rsidR="00995176">
        <w:rPr>
          <w:sz w:val="20"/>
        </w:rPr>
        <w:t>the use with the scalpel.</w:t>
      </w:r>
      <w:r w:rsidR="000D7177">
        <w:rPr>
          <w:sz w:val="20"/>
        </w:rPr>
        <w:t xml:space="preserve"> The groove has a 3mm depth</w:t>
      </w:r>
      <w:r w:rsidR="009738AC">
        <w:rPr>
          <w:sz w:val="20"/>
        </w:rPr>
        <w:t xml:space="preserve"> and 3mm width; with a </w:t>
      </w:r>
      <w:r w:rsidR="0051250A">
        <w:rPr>
          <w:sz w:val="20"/>
        </w:rPr>
        <w:t>radius</w:t>
      </w:r>
      <w:r w:rsidR="009738AC">
        <w:rPr>
          <w:sz w:val="20"/>
        </w:rPr>
        <w:t xml:space="preserve"> of 1.5.</w:t>
      </w:r>
    </w:p>
    <w:p w14:paraId="2A632AE2" w14:textId="7D8F81B9" w:rsidR="003C24FE" w:rsidRDefault="00CC7E10" w:rsidP="007E2917">
      <w:pPr>
        <w:jc w:val="both"/>
        <w:rPr>
          <w:sz w:val="20"/>
        </w:rPr>
      </w:pPr>
      <w:r>
        <w:rPr>
          <w:noProof/>
          <w:sz w:val="20"/>
        </w:rPr>
        <mc:AlternateContent>
          <mc:Choice Requires="wpg">
            <w:drawing>
              <wp:anchor distT="0" distB="0" distL="114300" distR="114300" simplePos="0" relativeHeight="251659264" behindDoc="0" locked="0" layoutInCell="1" allowOverlap="1" wp14:anchorId="7A2A01F4" wp14:editId="29DF6A5F">
                <wp:simplePos x="0" y="0"/>
                <wp:positionH relativeFrom="column">
                  <wp:posOffset>495935</wp:posOffset>
                </wp:positionH>
                <wp:positionV relativeFrom="paragraph">
                  <wp:posOffset>260681</wp:posOffset>
                </wp:positionV>
                <wp:extent cx="5174035" cy="2003425"/>
                <wp:effectExtent l="0" t="0" r="7620" b="0"/>
                <wp:wrapSquare wrapText="bothSides"/>
                <wp:docPr id="4" name="Group 4"/>
                <wp:cNvGraphicFramePr/>
                <a:graphic xmlns:a="http://schemas.openxmlformats.org/drawingml/2006/main">
                  <a:graphicData uri="http://schemas.microsoft.com/office/word/2010/wordprocessingGroup">
                    <wpg:wgp>
                      <wpg:cNvGrpSpPr/>
                      <wpg:grpSpPr>
                        <a:xfrm>
                          <a:off x="0" y="0"/>
                          <a:ext cx="5174035" cy="2003425"/>
                          <a:chOff x="0" y="0"/>
                          <a:chExt cx="5174035" cy="2003425"/>
                        </a:xfrm>
                      </wpg:grpSpPr>
                      <pic:pic xmlns:pic="http://schemas.openxmlformats.org/drawingml/2006/picture">
                        <pic:nvPicPr>
                          <pic:cNvPr id="2" name="Picture 2"/>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15902"/>
                            <a:ext cx="2541270" cy="1971675"/>
                          </a:xfrm>
                          <a:prstGeom prst="rect">
                            <a:avLst/>
                          </a:prstGeom>
                          <a:noFill/>
                          <a:ln>
                            <a:noFill/>
                          </a:ln>
                        </pic:spPr>
                      </pic:pic>
                      <pic:pic xmlns:pic="http://schemas.openxmlformats.org/drawingml/2006/picture">
                        <pic:nvPicPr>
                          <pic:cNvPr id="3" name="Picture 3"/>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2592125" y="0"/>
                            <a:ext cx="2581910" cy="2003425"/>
                          </a:xfrm>
                          <a:prstGeom prst="rect">
                            <a:avLst/>
                          </a:prstGeom>
                          <a:noFill/>
                          <a:ln>
                            <a:noFill/>
                          </a:ln>
                        </pic:spPr>
                      </pic:pic>
                    </wpg:wgp>
                  </a:graphicData>
                </a:graphic>
              </wp:anchor>
            </w:drawing>
          </mc:Choice>
          <mc:Fallback>
            <w:pict>
              <v:group w14:anchorId="6D1AB78F" id="Group 4" o:spid="_x0000_s1026" style="position:absolute;margin-left:39.05pt;margin-top:20.55pt;width:407.4pt;height:157.75pt;z-index:251659264" coordsize="51740,2003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top:159;width:25412;height:19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">
                  <v:imagedata r:id="rId10" o:title=""/>
                </v:shape>
                <v:shape id="Picture 3" o:spid="_x0000_s1028" type="#_x0000_t75" style="position:absolute;left:25921;width:25819;height:20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">
                  <v:imagedata r:id="rId11" o:title=""/>
                </v:shape>
                <w10:wrap type="square"/>
              </v:group>
            </w:pict>
          </mc:Fallback>
        </mc:AlternateContent>
      </w:r>
      <w:r w:rsidR="003C24FE">
        <w:rPr>
          <w:sz w:val="20"/>
        </w:rPr>
        <w:t>Furthermore, the specifi</w:t>
      </w:r>
      <w:r w:rsidR="00496E15">
        <w:rPr>
          <w:sz w:val="20"/>
        </w:rPr>
        <w:t>c</w:t>
      </w:r>
      <w:r w:rsidR="003C24FE">
        <w:rPr>
          <w:sz w:val="20"/>
        </w:rPr>
        <w:t xml:space="preserve"> dimensions are </w:t>
      </w:r>
      <w:r w:rsidR="00E15002">
        <w:rPr>
          <w:sz w:val="20"/>
        </w:rPr>
        <w:t>also described in the Materials table</w:t>
      </w:r>
      <w:r w:rsidR="00C30975">
        <w:rPr>
          <w:sz w:val="20"/>
        </w:rPr>
        <w:t>.</w:t>
      </w:r>
    </w:p>
    <w:p w14:paraId="05708495" w14:textId="489AF636" w:rsidR="00CC7E10" w:rsidRDefault="00CC7E10" w:rsidP="007E2917">
      <w:pPr>
        <w:jc w:val="both"/>
        <w:rPr>
          <w:sz w:val="20"/>
        </w:rPr>
      </w:pPr>
    </w:p>
    <w:p w14:paraId="7BE4444A" w14:textId="77777777" w:rsidR="00CC7E10" w:rsidRDefault="00CC7E10" w:rsidP="007E2917">
      <w:pPr>
        <w:jc w:val="both"/>
        <w:rPr>
          <w:sz w:val="20"/>
        </w:rPr>
      </w:pPr>
    </w:p>
    <w:p w14:paraId="2461C278" w14:textId="621ACE69" w:rsidR="00C1358D" w:rsidRDefault="00C1358D" w:rsidP="007E2917">
      <w:pPr>
        <w:jc w:val="both"/>
        <w:rPr>
          <w:sz w:val="20"/>
        </w:rPr>
      </w:pPr>
    </w:p>
    <w:p w14:paraId="396D74C0" w14:textId="3724C517" w:rsidR="00CC7E10" w:rsidRDefault="00CC7E10" w:rsidP="007E2917">
      <w:pPr>
        <w:jc w:val="both"/>
        <w:rPr>
          <w:sz w:val="20"/>
        </w:rPr>
      </w:pPr>
    </w:p>
    <w:p w14:paraId="18A9C6F2" w14:textId="4441DF3F" w:rsidR="00CC7E10" w:rsidRDefault="00CC7E10" w:rsidP="007E2917">
      <w:pPr>
        <w:jc w:val="both"/>
        <w:rPr>
          <w:sz w:val="20"/>
        </w:rPr>
      </w:pPr>
    </w:p>
    <w:p w14:paraId="2E1E499B" w14:textId="5AFA915B" w:rsidR="00CC7E10" w:rsidRDefault="00CC7E10" w:rsidP="007E2917">
      <w:pPr>
        <w:jc w:val="both"/>
        <w:rPr>
          <w:sz w:val="20"/>
        </w:rPr>
      </w:pPr>
    </w:p>
    <w:p w14:paraId="59A725ED" w14:textId="77777777" w:rsidR="00CC7E10" w:rsidRPr="007E2917" w:rsidRDefault="00CC7E10" w:rsidP="007E2917">
      <w:pPr>
        <w:jc w:val="both"/>
        <w:rPr>
          <w:sz w:val="20"/>
        </w:rPr>
      </w:pPr>
    </w:p>
    <w:p w14:paraId="3743EA87" w14:textId="556E3B20" w:rsidR="00BA4C9B" w:rsidRPr="003172E2" w:rsidRDefault="00BA4C9B" w:rsidP="007E2917">
      <w:pPr>
        <w:jc w:val="both"/>
        <w:rPr>
          <w:b/>
          <w:bCs/>
          <w:sz w:val="20"/>
        </w:rPr>
      </w:pPr>
    </w:p>
    <w:p w14:paraId="5CD80E3E" w14:textId="15CF77FB" w:rsidR="00BA4C9B" w:rsidRPr="003172E2" w:rsidRDefault="005C5331" w:rsidP="007E2917">
      <w:pPr>
        <w:jc w:val="both"/>
        <w:rPr>
          <w:b/>
          <w:bCs/>
          <w:sz w:val="20"/>
        </w:rPr>
      </w:pPr>
      <w:r>
        <w:rPr>
          <w:b/>
          <w:bCs/>
          <w:sz w:val="20"/>
        </w:rPr>
        <w:t>2.</w:t>
      </w:r>
      <w:r w:rsidR="00BA4C9B" w:rsidRPr="003172E2">
        <w:rPr>
          <w:b/>
          <w:bCs/>
          <w:sz w:val="20"/>
        </w:rPr>
        <w:t xml:space="preserve"> Some of the data presented appears to be non-normally distributed. The authors are encouraged to conduct and provide details of normality tests used. Non-normal data is better represented as median and interquartile range as opposed to mean and standard error of the mean and should be </w:t>
      </w:r>
      <w:r w:rsidR="00940BD0" w:rsidRPr="003172E2">
        <w:rPr>
          <w:b/>
          <w:bCs/>
          <w:sz w:val="20"/>
        </w:rPr>
        <w:t>analysed</w:t>
      </w:r>
      <w:r w:rsidR="00BA4C9B" w:rsidRPr="003172E2">
        <w:rPr>
          <w:b/>
          <w:bCs/>
          <w:sz w:val="20"/>
        </w:rPr>
        <w:t xml:space="preserve"> using a non-parametric statistic such as Kruskal-Wallis. Appropriate data handling and processing is important when providing representative data on a technique that is hoped to become a standard approach. </w:t>
      </w:r>
    </w:p>
    <w:p w14:paraId="17BB7956" w14:textId="2F14A03B" w:rsidR="00BA4C9B" w:rsidRPr="00467F2F" w:rsidRDefault="00BA4C9B" w:rsidP="007E2917">
      <w:pPr>
        <w:jc w:val="both"/>
        <w:rPr>
          <w:sz w:val="20"/>
        </w:rPr>
      </w:pPr>
      <w:r w:rsidRPr="003172E2">
        <w:rPr>
          <w:sz w:val="20"/>
        </w:rPr>
        <w:t xml:space="preserve">Data should always be analysed by </w:t>
      </w:r>
      <w:r w:rsidR="00FA5FBC" w:rsidRPr="003172E2">
        <w:rPr>
          <w:sz w:val="20"/>
        </w:rPr>
        <w:t>appropriate</w:t>
      </w:r>
      <w:r w:rsidRPr="003172E2">
        <w:rPr>
          <w:sz w:val="20"/>
        </w:rPr>
        <w:t xml:space="preserve"> methods. We encourage use of normality test and </w:t>
      </w:r>
      <w:r w:rsidR="00B94FAB">
        <w:rPr>
          <w:sz w:val="20"/>
        </w:rPr>
        <w:t>adequate</w:t>
      </w:r>
      <w:r w:rsidRPr="003172E2">
        <w:rPr>
          <w:sz w:val="20"/>
        </w:rPr>
        <w:t xml:space="preserve"> statistics. </w:t>
      </w:r>
      <w:r w:rsidR="00B94FAB">
        <w:rPr>
          <w:sz w:val="20"/>
        </w:rPr>
        <w:t xml:space="preserve">Over a range of </w:t>
      </w:r>
      <w:r w:rsidR="00C03127">
        <w:rPr>
          <w:sz w:val="20"/>
        </w:rPr>
        <w:t xml:space="preserve">larger </w:t>
      </w:r>
      <w:r w:rsidR="00B94FAB">
        <w:rPr>
          <w:sz w:val="20"/>
        </w:rPr>
        <w:t xml:space="preserve">studies, we have found the </w:t>
      </w:r>
      <w:r w:rsidR="00F554D3">
        <w:rPr>
          <w:sz w:val="20"/>
        </w:rPr>
        <w:t xml:space="preserve">mentioned </w:t>
      </w:r>
      <w:r w:rsidR="00C03127">
        <w:rPr>
          <w:sz w:val="20"/>
        </w:rPr>
        <w:t>statistical</w:t>
      </w:r>
      <w:r w:rsidR="00F554D3">
        <w:rPr>
          <w:sz w:val="20"/>
        </w:rPr>
        <w:t xml:space="preserve"> analysis </w:t>
      </w:r>
      <w:r w:rsidR="00B94FAB">
        <w:rPr>
          <w:sz w:val="20"/>
        </w:rPr>
        <w:t xml:space="preserve">to </w:t>
      </w:r>
      <w:r w:rsidR="00F554D3">
        <w:rPr>
          <w:sz w:val="20"/>
        </w:rPr>
        <w:t>perform well</w:t>
      </w:r>
      <w:r w:rsidRPr="003172E2">
        <w:rPr>
          <w:sz w:val="20"/>
        </w:rPr>
        <w:t>.</w:t>
      </w:r>
      <w:r w:rsidR="00FA5FBC">
        <w:rPr>
          <w:sz w:val="20"/>
        </w:rPr>
        <w:t xml:space="preserve"> Therefore, we</w:t>
      </w:r>
      <w:r w:rsidRPr="00467F2F">
        <w:rPr>
          <w:sz w:val="20"/>
        </w:rPr>
        <w:t xml:space="preserve"> suggest that groups are compared in terms of differences between means.</w:t>
      </w:r>
    </w:p>
    <w:p w14:paraId="0E2A96D0" w14:textId="3B190746" w:rsidR="00BA4C9B" w:rsidRPr="00467F2F" w:rsidRDefault="00BA4C9B" w:rsidP="007E2917">
      <w:pPr>
        <w:jc w:val="both"/>
        <w:rPr>
          <w:sz w:val="20"/>
        </w:rPr>
      </w:pPr>
      <w:r w:rsidRPr="00467F2F">
        <w:rPr>
          <w:sz w:val="20"/>
        </w:rPr>
        <w:t xml:space="preserve">We agree that for the description of the sample values, median and interquartile range are useful alternatives to average and standard deviations. Our purpose to include means and </w:t>
      </w:r>
      <w:r w:rsidR="00FC78D3">
        <w:rPr>
          <w:sz w:val="20"/>
        </w:rPr>
        <w:t>SEM</w:t>
      </w:r>
      <w:r w:rsidRPr="00467F2F">
        <w:rPr>
          <w:sz w:val="20"/>
        </w:rPr>
        <w:t xml:space="preserve"> on the plot of sample values was to help visualizing the outcome of the statistical analysis. The mean of a set of sample values will be better described by a normal distribution than the set of sample values, and therefore a confidence interval based on the assumption of a normal distribution of the mean will be reasonable. </w:t>
      </w:r>
    </w:p>
    <w:p w14:paraId="400FCAE0" w14:textId="389077ED" w:rsidR="009C5576" w:rsidRDefault="00BA4C9B" w:rsidP="007E2917">
      <w:pPr>
        <w:jc w:val="both"/>
        <w:rPr>
          <w:sz w:val="20"/>
        </w:rPr>
      </w:pPr>
      <w:r w:rsidRPr="00467F2F">
        <w:rPr>
          <w:sz w:val="20"/>
        </w:rPr>
        <w:t>The Kruskal-Wallis statistic is useful when the compared groups have identical forms, but different position. This is not what we observe: in general we observe that differences in means go together with differences in variance (which is the reason for applying Welch ANOVA).</w:t>
      </w:r>
    </w:p>
    <w:p w14:paraId="011BA06B" w14:textId="05DFD57A" w:rsidR="009E5CA1" w:rsidRDefault="009E5CA1" w:rsidP="007E2917">
      <w:pPr>
        <w:jc w:val="both"/>
        <w:rPr>
          <w:b/>
          <w:bCs/>
          <w:sz w:val="20"/>
        </w:rPr>
      </w:pPr>
      <w:r w:rsidRPr="003172E2">
        <w:rPr>
          <w:b/>
          <w:bCs/>
          <w:sz w:val="20"/>
        </w:rPr>
        <w:t>M</w:t>
      </w:r>
      <w:r>
        <w:rPr>
          <w:b/>
          <w:bCs/>
          <w:sz w:val="20"/>
        </w:rPr>
        <w:t>inor</w:t>
      </w:r>
      <w:r w:rsidRPr="003172E2">
        <w:rPr>
          <w:b/>
          <w:bCs/>
          <w:sz w:val="20"/>
        </w:rPr>
        <w:t xml:space="preserve"> Concerns:</w:t>
      </w:r>
    </w:p>
    <w:p w14:paraId="770D55C0" w14:textId="7F3C3602" w:rsidR="00924DA8" w:rsidRDefault="00924DA8" w:rsidP="007E2917">
      <w:pPr>
        <w:jc w:val="both"/>
        <w:rPr>
          <w:b/>
          <w:bCs/>
          <w:sz w:val="20"/>
        </w:rPr>
      </w:pPr>
      <w:r>
        <w:rPr>
          <w:b/>
          <w:bCs/>
          <w:sz w:val="20"/>
        </w:rPr>
        <w:t>1.</w:t>
      </w:r>
      <w:r w:rsidRPr="002D40B0">
        <w:rPr>
          <w:b/>
          <w:bCs/>
          <w:sz w:val="20"/>
        </w:rPr>
        <w:t xml:space="preserve"> The figure legends provide limited details of the data represented. For example, in figure 2 details of the number of mice per group, the values referred to on the x-axis (presumably rFVII) would be beneficial. Similar details for the other figures would be beneficial.</w:t>
      </w:r>
    </w:p>
    <w:p w14:paraId="4B6A2C49" w14:textId="155AC989" w:rsidR="002D65F0" w:rsidRDefault="001759EA" w:rsidP="007E2917">
      <w:pPr>
        <w:jc w:val="both"/>
        <w:rPr>
          <w:sz w:val="20"/>
        </w:rPr>
      </w:pPr>
      <w:r>
        <w:rPr>
          <w:sz w:val="20"/>
        </w:rPr>
        <w:t xml:space="preserve">Further data describing the figures have been added. </w:t>
      </w:r>
      <w:r w:rsidR="00CA5FDC">
        <w:rPr>
          <w:sz w:val="20"/>
        </w:rPr>
        <w:t>Since t</w:t>
      </w:r>
      <w:r>
        <w:rPr>
          <w:sz w:val="20"/>
        </w:rPr>
        <w:t>he</w:t>
      </w:r>
      <w:r w:rsidR="00963EF5">
        <w:rPr>
          <w:sz w:val="20"/>
        </w:rPr>
        <w:t xml:space="preserve"> different</w:t>
      </w:r>
      <w:r>
        <w:rPr>
          <w:sz w:val="20"/>
        </w:rPr>
        <w:t xml:space="preserve"> </w:t>
      </w:r>
      <w:r w:rsidR="00CF4D23">
        <w:rPr>
          <w:sz w:val="20"/>
        </w:rPr>
        <w:t xml:space="preserve">observations are plotted as one </w:t>
      </w:r>
      <w:r w:rsidR="00141FA9">
        <w:rPr>
          <w:sz w:val="20"/>
        </w:rPr>
        <w:t>point for every animal</w:t>
      </w:r>
      <w:r w:rsidR="0064571F">
        <w:rPr>
          <w:sz w:val="20"/>
        </w:rPr>
        <w:t xml:space="preserve"> </w:t>
      </w:r>
      <w:r w:rsidR="00D13A44">
        <w:rPr>
          <w:sz w:val="20"/>
        </w:rPr>
        <w:t xml:space="preserve">and </w:t>
      </w:r>
      <w:r w:rsidR="00E11705">
        <w:rPr>
          <w:sz w:val="20"/>
        </w:rPr>
        <w:t>all the animals are plotted in all the</w:t>
      </w:r>
      <w:r w:rsidR="00D13A44">
        <w:rPr>
          <w:sz w:val="20"/>
        </w:rPr>
        <w:t xml:space="preserve"> graphs</w:t>
      </w:r>
      <w:r w:rsidR="00141FA9">
        <w:rPr>
          <w:sz w:val="20"/>
        </w:rPr>
        <w:t xml:space="preserve">, the number of mice per group is not described in the </w:t>
      </w:r>
      <w:r w:rsidR="00CA7205">
        <w:rPr>
          <w:sz w:val="20"/>
        </w:rPr>
        <w:t>legend</w:t>
      </w:r>
      <w:r w:rsidR="0064571F">
        <w:rPr>
          <w:sz w:val="20"/>
        </w:rPr>
        <w:t>.</w:t>
      </w:r>
    </w:p>
    <w:p w14:paraId="43F0E05D" w14:textId="6184C7BB" w:rsidR="001759EA" w:rsidRDefault="002D65F0" w:rsidP="007E2917">
      <w:pPr>
        <w:jc w:val="both"/>
        <w:rPr>
          <w:b/>
          <w:bCs/>
          <w:sz w:val="20"/>
        </w:rPr>
      </w:pPr>
      <w:r>
        <w:rPr>
          <w:b/>
          <w:bCs/>
          <w:sz w:val="20"/>
        </w:rPr>
        <w:lastRenderedPageBreak/>
        <w:t>2.</w:t>
      </w:r>
      <w:r w:rsidRPr="002D40B0">
        <w:rPr>
          <w:b/>
          <w:bCs/>
          <w:sz w:val="20"/>
        </w:rPr>
        <w:t xml:space="preserve"> </w:t>
      </w:r>
      <w:r w:rsidRPr="007E2917">
        <w:rPr>
          <w:b/>
          <w:bCs/>
          <w:sz w:val="20"/>
        </w:rPr>
        <w:t>In figure 4 it appears that the authors have conflated the R2 value of goodness of fit of the trend-line with the r value of the pearson correlation. Could</w:t>
      </w:r>
      <w:r w:rsidRPr="002D40B0">
        <w:rPr>
          <w:b/>
          <w:bCs/>
          <w:sz w:val="20"/>
        </w:rPr>
        <w:t xml:space="preserve"> the authors check these values. Further the data also looks non-normal and may be more appropriately assessed using the non-parametric spearmans rank test.</w:t>
      </w:r>
    </w:p>
    <w:p w14:paraId="3DEF4EAA" w14:textId="77275D2C" w:rsidR="002D3EDD" w:rsidRPr="007E2917" w:rsidRDefault="002D3EDD" w:rsidP="007E2917">
      <w:pPr>
        <w:jc w:val="both"/>
        <w:rPr>
          <w:sz w:val="20"/>
        </w:rPr>
      </w:pPr>
      <w:r>
        <w:rPr>
          <w:sz w:val="20"/>
        </w:rPr>
        <w:t xml:space="preserve">Thank you for the observation, the r value of the </w:t>
      </w:r>
      <w:r w:rsidR="0001141A">
        <w:rPr>
          <w:sz w:val="20"/>
        </w:rPr>
        <w:t>P</w:t>
      </w:r>
      <w:r>
        <w:rPr>
          <w:sz w:val="20"/>
        </w:rPr>
        <w:t>earson correlation has been added now to the graphs.</w:t>
      </w:r>
    </w:p>
    <w:p w14:paraId="3E4CC13C" w14:textId="77777777" w:rsidR="007C2D41" w:rsidRDefault="00223E42" w:rsidP="007E2917">
      <w:pPr>
        <w:jc w:val="both"/>
        <w:rPr>
          <w:b/>
          <w:bCs/>
          <w:sz w:val="20"/>
        </w:rPr>
      </w:pPr>
      <w:r>
        <w:rPr>
          <w:b/>
          <w:bCs/>
          <w:sz w:val="20"/>
        </w:rPr>
        <w:t>3.</w:t>
      </w:r>
      <w:r w:rsidRPr="002D40B0">
        <w:rPr>
          <w:b/>
          <w:bCs/>
          <w:sz w:val="20"/>
        </w:rPr>
        <w:t xml:space="preserve"> Could the </w:t>
      </w:r>
      <w:r w:rsidRPr="00871BD7">
        <w:rPr>
          <w:b/>
          <w:bCs/>
          <w:sz w:val="20"/>
        </w:rPr>
        <w:t xml:space="preserve">authors </w:t>
      </w:r>
      <w:r w:rsidRPr="007E2917">
        <w:rPr>
          <w:b/>
          <w:bCs/>
          <w:sz w:val="20"/>
        </w:rPr>
        <w:t>detail how blood count data were generated</w:t>
      </w:r>
      <w:r w:rsidRPr="00871BD7">
        <w:rPr>
          <w:b/>
          <w:bCs/>
          <w:sz w:val="20"/>
        </w:rPr>
        <w:t xml:space="preserve"> in the protocol and provide details of equipment in the materials?</w:t>
      </w:r>
      <w:r w:rsidR="00237524" w:rsidRPr="007E2917">
        <w:rPr>
          <w:b/>
          <w:bCs/>
          <w:sz w:val="20"/>
        </w:rPr>
        <w:t xml:space="preserve"> </w:t>
      </w:r>
    </w:p>
    <w:p w14:paraId="195586A8" w14:textId="59D793C5" w:rsidR="009E5CA1" w:rsidRPr="007E2917" w:rsidRDefault="00237524" w:rsidP="007E2917">
      <w:pPr>
        <w:jc w:val="both"/>
        <w:rPr>
          <w:sz w:val="20"/>
          <w:u w:val="single"/>
        </w:rPr>
      </w:pPr>
      <w:r w:rsidRPr="007E2917">
        <w:rPr>
          <w:sz w:val="20"/>
        </w:rPr>
        <w:t xml:space="preserve">The blood count data was generated </w:t>
      </w:r>
      <w:r w:rsidR="00DE6371" w:rsidRPr="007E2917">
        <w:rPr>
          <w:sz w:val="20"/>
        </w:rPr>
        <w:t>on a Sysmex XT 200IV haematological analyser</w:t>
      </w:r>
      <w:r w:rsidR="005D433D" w:rsidRPr="007E2917">
        <w:rPr>
          <w:sz w:val="20"/>
        </w:rPr>
        <w:t>. Th</w:t>
      </w:r>
      <w:r w:rsidR="00C4033B" w:rsidRPr="007E2917">
        <w:rPr>
          <w:sz w:val="20"/>
        </w:rPr>
        <w:t>is information has been added both in the protocol as well</w:t>
      </w:r>
      <w:r w:rsidR="00C4033B">
        <w:rPr>
          <w:sz w:val="20"/>
        </w:rPr>
        <w:t xml:space="preserve"> as </w:t>
      </w:r>
      <w:r w:rsidR="00722322">
        <w:rPr>
          <w:sz w:val="20"/>
        </w:rPr>
        <w:t>in the Table of Materials.</w:t>
      </w:r>
    </w:p>
    <w:p w14:paraId="0BA3F9D6" w14:textId="77777777" w:rsidR="002D1DD6" w:rsidRDefault="002D1DD6" w:rsidP="007E2917">
      <w:pPr>
        <w:jc w:val="both"/>
        <w:rPr>
          <w:sz w:val="20"/>
        </w:rPr>
      </w:pPr>
    </w:p>
    <w:p w14:paraId="3FF4189B" w14:textId="72BC193E" w:rsidR="003B0A77" w:rsidRDefault="007215E3" w:rsidP="007E2917">
      <w:pPr>
        <w:jc w:val="both"/>
        <w:rPr>
          <w:b/>
          <w:bCs/>
          <w:sz w:val="20"/>
        </w:rPr>
      </w:pPr>
      <w:r w:rsidRPr="007E2917">
        <w:rPr>
          <w:b/>
          <w:bCs/>
          <w:sz w:val="20"/>
        </w:rPr>
        <w:t>____________________________________</w:t>
      </w:r>
    </w:p>
    <w:p w14:paraId="43B87AC9" w14:textId="77777777" w:rsidR="003B0A77" w:rsidRPr="003B0A77" w:rsidRDefault="003B0A77" w:rsidP="007E2917">
      <w:pPr>
        <w:pStyle w:val="EndNoteBibliography"/>
        <w:ind w:left="720" w:hanging="720"/>
        <w:jc w:val="both"/>
      </w:pPr>
      <w:r>
        <w:rPr>
          <w:b/>
          <w:bCs/>
          <w:sz w:val="20"/>
        </w:rPr>
        <w:fldChar w:fldCharType="begin"/>
      </w:r>
      <w:r>
        <w:rPr>
          <w:b/>
          <w:bCs/>
          <w:sz w:val="20"/>
        </w:rPr>
        <w:instrText xml:space="preserve"> ADDIN EN.REFLIST </w:instrText>
      </w:r>
      <w:r>
        <w:rPr>
          <w:b/>
          <w:bCs/>
          <w:sz w:val="20"/>
        </w:rPr>
        <w:fldChar w:fldCharType="separate"/>
      </w:r>
      <w:r w:rsidRPr="003B0A77">
        <w:t>1</w:t>
      </w:r>
      <w:r w:rsidRPr="003B0A77">
        <w:tab/>
        <w:t>Santos, E. W.</w:t>
      </w:r>
      <w:r w:rsidRPr="003B0A77">
        <w:rPr>
          <w:i/>
        </w:rPr>
        <w:t xml:space="preserve"> et al.</w:t>
      </w:r>
      <w:r w:rsidRPr="003B0A77">
        <w:t xml:space="preserve"> Hematological and biochemical reference values for C57BL/6, Swiss Webster and BALB/c mice. </w:t>
      </w:r>
      <w:r w:rsidRPr="003B0A77">
        <w:rPr>
          <w:i/>
        </w:rPr>
        <w:t>Brazilian Journal of Veterinary Research and Animal Science.</w:t>
      </w:r>
      <w:r w:rsidRPr="003B0A77">
        <w:t xml:space="preserve"> </w:t>
      </w:r>
      <w:r w:rsidRPr="003B0A77">
        <w:rPr>
          <w:b/>
        </w:rPr>
        <w:t>53</w:t>
      </w:r>
      <w:r w:rsidRPr="003B0A77">
        <w:t xml:space="preserve"> (2), 138-145, doi:10.11606/issn.1678-4456.v53i2p138-145, (2016).</w:t>
      </w:r>
    </w:p>
    <w:p w14:paraId="4A31BA32" w14:textId="48641CFA" w:rsidR="00B07634" w:rsidRPr="007E2917" w:rsidRDefault="003B0A77" w:rsidP="007E2917">
      <w:pPr>
        <w:jc w:val="both"/>
        <w:rPr>
          <w:b/>
          <w:bCs/>
          <w:sz w:val="20"/>
        </w:rPr>
      </w:pPr>
      <w:r>
        <w:rPr>
          <w:b/>
          <w:bCs/>
          <w:sz w:val="20"/>
        </w:rPr>
        <w:fldChar w:fldCharType="end"/>
      </w:r>
    </w:p>
    <w:sectPr w:rsidR="00B07634" w:rsidRPr="007E2917">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583133" w14:textId="77777777" w:rsidR="00AF08D1" w:rsidRDefault="00AF08D1" w:rsidP="00314357">
      <w:pPr>
        <w:spacing w:after="0" w:line="240" w:lineRule="auto"/>
      </w:pPr>
      <w:r>
        <w:separator/>
      </w:r>
    </w:p>
  </w:endnote>
  <w:endnote w:type="continuationSeparator" w:id="0">
    <w:p w14:paraId="4EA9C97B" w14:textId="77777777" w:rsidR="00AF08D1" w:rsidRDefault="00AF08D1" w:rsidP="003143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pis For Office">
    <w:panose1 w:val="020B0504010101010104"/>
    <w:charset w:val="00"/>
    <w:family w:val="swiss"/>
    <w:pitch w:val="variable"/>
    <w:sig w:usb0="E00002FF" w:usb1="4000205F" w:usb2="0800002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D02E4B" w14:textId="77777777" w:rsidR="00AF08D1" w:rsidRDefault="00AF08D1" w:rsidP="00314357">
      <w:pPr>
        <w:spacing w:after="0" w:line="240" w:lineRule="auto"/>
      </w:pPr>
      <w:r>
        <w:separator/>
      </w:r>
    </w:p>
  </w:footnote>
  <w:footnote w:type="continuationSeparator" w:id="0">
    <w:p w14:paraId="7EA43FA4" w14:textId="77777777" w:rsidR="00AF08D1" w:rsidRDefault="00AF08D1" w:rsidP="003143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330818"/>
    <w:multiLevelType w:val="hybridMultilevel"/>
    <w:tmpl w:val="D9E480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defaultTabStop w:val="720"/>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Apis For Office&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215E3"/>
    <w:rsid w:val="00002556"/>
    <w:rsid w:val="0001141A"/>
    <w:rsid w:val="00011AFA"/>
    <w:rsid w:val="00012BF1"/>
    <w:rsid w:val="00014E78"/>
    <w:rsid w:val="000166D8"/>
    <w:rsid w:val="00017D2D"/>
    <w:rsid w:val="00021A2A"/>
    <w:rsid w:val="00031105"/>
    <w:rsid w:val="00031F02"/>
    <w:rsid w:val="00041519"/>
    <w:rsid w:val="00044F72"/>
    <w:rsid w:val="000727D2"/>
    <w:rsid w:val="00086099"/>
    <w:rsid w:val="000A46D6"/>
    <w:rsid w:val="000D63CF"/>
    <w:rsid w:val="000D7177"/>
    <w:rsid w:val="000F7505"/>
    <w:rsid w:val="00102580"/>
    <w:rsid w:val="00104736"/>
    <w:rsid w:val="00105A4B"/>
    <w:rsid w:val="001218A7"/>
    <w:rsid w:val="001246EF"/>
    <w:rsid w:val="00141FA9"/>
    <w:rsid w:val="00142F82"/>
    <w:rsid w:val="00162987"/>
    <w:rsid w:val="001759EA"/>
    <w:rsid w:val="00196398"/>
    <w:rsid w:val="001B1634"/>
    <w:rsid w:val="001B339F"/>
    <w:rsid w:val="001C4E4D"/>
    <w:rsid w:val="001D19E1"/>
    <w:rsid w:val="001D7FF7"/>
    <w:rsid w:val="00200476"/>
    <w:rsid w:val="00221A92"/>
    <w:rsid w:val="00223E42"/>
    <w:rsid w:val="0023275B"/>
    <w:rsid w:val="00237524"/>
    <w:rsid w:val="00237F79"/>
    <w:rsid w:val="00247672"/>
    <w:rsid w:val="002613A3"/>
    <w:rsid w:val="00270863"/>
    <w:rsid w:val="00272C04"/>
    <w:rsid w:val="00273E97"/>
    <w:rsid w:val="00274866"/>
    <w:rsid w:val="00284C32"/>
    <w:rsid w:val="002A122A"/>
    <w:rsid w:val="002A2494"/>
    <w:rsid w:val="002B40C4"/>
    <w:rsid w:val="002B65F5"/>
    <w:rsid w:val="002C4636"/>
    <w:rsid w:val="002C6E5D"/>
    <w:rsid w:val="002C722F"/>
    <w:rsid w:val="002D1DD6"/>
    <w:rsid w:val="002D3EDD"/>
    <w:rsid w:val="002D5CD3"/>
    <w:rsid w:val="002D65F0"/>
    <w:rsid w:val="002D66B1"/>
    <w:rsid w:val="002E0410"/>
    <w:rsid w:val="002F1E46"/>
    <w:rsid w:val="002F727F"/>
    <w:rsid w:val="00313B95"/>
    <w:rsid w:val="00314357"/>
    <w:rsid w:val="0032340A"/>
    <w:rsid w:val="00323AA8"/>
    <w:rsid w:val="00323FEF"/>
    <w:rsid w:val="00334E78"/>
    <w:rsid w:val="0035158A"/>
    <w:rsid w:val="003526E2"/>
    <w:rsid w:val="00353C5C"/>
    <w:rsid w:val="00355B79"/>
    <w:rsid w:val="00357BD6"/>
    <w:rsid w:val="0037235B"/>
    <w:rsid w:val="00385189"/>
    <w:rsid w:val="00396638"/>
    <w:rsid w:val="003A07EE"/>
    <w:rsid w:val="003B0A77"/>
    <w:rsid w:val="003C24FE"/>
    <w:rsid w:val="003C65DB"/>
    <w:rsid w:val="003D52C6"/>
    <w:rsid w:val="003E1548"/>
    <w:rsid w:val="003F3DAD"/>
    <w:rsid w:val="003F5536"/>
    <w:rsid w:val="00401BA7"/>
    <w:rsid w:val="0040482C"/>
    <w:rsid w:val="00433EC8"/>
    <w:rsid w:val="004456F9"/>
    <w:rsid w:val="00456912"/>
    <w:rsid w:val="00467F2F"/>
    <w:rsid w:val="00485177"/>
    <w:rsid w:val="004871BB"/>
    <w:rsid w:val="00491FE8"/>
    <w:rsid w:val="00496E15"/>
    <w:rsid w:val="004B5BB7"/>
    <w:rsid w:val="004B7E2E"/>
    <w:rsid w:val="004C46BB"/>
    <w:rsid w:val="004D43E2"/>
    <w:rsid w:val="004F4934"/>
    <w:rsid w:val="004F575C"/>
    <w:rsid w:val="0051250A"/>
    <w:rsid w:val="0051366B"/>
    <w:rsid w:val="00522516"/>
    <w:rsid w:val="00526311"/>
    <w:rsid w:val="00527F7B"/>
    <w:rsid w:val="00530CF2"/>
    <w:rsid w:val="00532940"/>
    <w:rsid w:val="005427FF"/>
    <w:rsid w:val="005442C8"/>
    <w:rsid w:val="00545101"/>
    <w:rsid w:val="00553586"/>
    <w:rsid w:val="005578F1"/>
    <w:rsid w:val="00561FC5"/>
    <w:rsid w:val="0056387E"/>
    <w:rsid w:val="0056483B"/>
    <w:rsid w:val="00572E93"/>
    <w:rsid w:val="005731D7"/>
    <w:rsid w:val="005864DC"/>
    <w:rsid w:val="00597C8C"/>
    <w:rsid w:val="005C5331"/>
    <w:rsid w:val="005D1502"/>
    <w:rsid w:val="005D433D"/>
    <w:rsid w:val="005E7CA7"/>
    <w:rsid w:val="005F3768"/>
    <w:rsid w:val="00601170"/>
    <w:rsid w:val="00625869"/>
    <w:rsid w:val="0064369E"/>
    <w:rsid w:val="0064571F"/>
    <w:rsid w:val="00647BCF"/>
    <w:rsid w:val="0065339E"/>
    <w:rsid w:val="00655CE5"/>
    <w:rsid w:val="0066354F"/>
    <w:rsid w:val="0066623B"/>
    <w:rsid w:val="00666752"/>
    <w:rsid w:val="0068056A"/>
    <w:rsid w:val="006A2286"/>
    <w:rsid w:val="006A6FF0"/>
    <w:rsid w:val="006B61C8"/>
    <w:rsid w:val="006C16A2"/>
    <w:rsid w:val="006C3A73"/>
    <w:rsid w:val="00702FA6"/>
    <w:rsid w:val="007158B2"/>
    <w:rsid w:val="00717278"/>
    <w:rsid w:val="007215E3"/>
    <w:rsid w:val="00722322"/>
    <w:rsid w:val="007234F2"/>
    <w:rsid w:val="00730F45"/>
    <w:rsid w:val="00731DCD"/>
    <w:rsid w:val="007325F9"/>
    <w:rsid w:val="00737ECE"/>
    <w:rsid w:val="007443E5"/>
    <w:rsid w:val="007648DF"/>
    <w:rsid w:val="00773840"/>
    <w:rsid w:val="007955A6"/>
    <w:rsid w:val="007A11DC"/>
    <w:rsid w:val="007A493D"/>
    <w:rsid w:val="007B6FD2"/>
    <w:rsid w:val="007C2D41"/>
    <w:rsid w:val="007E0DAA"/>
    <w:rsid w:val="007E144B"/>
    <w:rsid w:val="007E2917"/>
    <w:rsid w:val="00814246"/>
    <w:rsid w:val="00827703"/>
    <w:rsid w:val="00842168"/>
    <w:rsid w:val="0084294A"/>
    <w:rsid w:val="0084562F"/>
    <w:rsid w:val="0085583E"/>
    <w:rsid w:val="00871BD7"/>
    <w:rsid w:val="00874222"/>
    <w:rsid w:val="008757BB"/>
    <w:rsid w:val="00882B81"/>
    <w:rsid w:val="008B1468"/>
    <w:rsid w:val="008C1771"/>
    <w:rsid w:val="008D013A"/>
    <w:rsid w:val="008E6E48"/>
    <w:rsid w:val="00915576"/>
    <w:rsid w:val="00924DA8"/>
    <w:rsid w:val="00934F54"/>
    <w:rsid w:val="00940BD0"/>
    <w:rsid w:val="00953845"/>
    <w:rsid w:val="009571F9"/>
    <w:rsid w:val="00963EF5"/>
    <w:rsid w:val="009738AC"/>
    <w:rsid w:val="00987C43"/>
    <w:rsid w:val="00995176"/>
    <w:rsid w:val="009A1F81"/>
    <w:rsid w:val="009C25EA"/>
    <w:rsid w:val="009C5576"/>
    <w:rsid w:val="009E5382"/>
    <w:rsid w:val="009E5CA1"/>
    <w:rsid w:val="009F0493"/>
    <w:rsid w:val="009F68D4"/>
    <w:rsid w:val="00A02DA6"/>
    <w:rsid w:val="00A04EE9"/>
    <w:rsid w:val="00A117E3"/>
    <w:rsid w:val="00A17516"/>
    <w:rsid w:val="00A23AA8"/>
    <w:rsid w:val="00A35E25"/>
    <w:rsid w:val="00A41C81"/>
    <w:rsid w:val="00A44F6C"/>
    <w:rsid w:val="00A45DBB"/>
    <w:rsid w:val="00A504DA"/>
    <w:rsid w:val="00A570F8"/>
    <w:rsid w:val="00A60837"/>
    <w:rsid w:val="00A658D4"/>
    <w:rsid w:val="00A676DB"/>
    <w:rsid w:val="00A7638A"/>
    <w:rsid w:val="00A9481A"/>
    <w:rsid w:val="00AA50E0"/>
    <w:rsid w:val="00AA54B3"/>
    <w:rsid w:val="00AA75A7"/>
    <w:rsid w:val="00AB6884"/>
    <w:rsid w:val="00AC5091"/>
    <w:rsid w:val="00AF08D1"/>
    <w:rsid w:val="00AF68D6"/>
    <w:rsid w:val="00AF69BB"/>
    <w:rsid w:val="00B07634"/>
    <w:rsid w:val="00B20ED6"/>
    <w:rsid w:val="00B2638E"/>
    <w:rsid w:val="00B2789E"/>
    <w:rsid w:val="00B32E4E"/>
    <w:rsid w:val="00B3403C"/>
    <w:rsid w:val="00B369A5"/>
    <w:rsid w:val="00B4560D"/>
    <w:rsid w:val="00B52E70"/>
    <w:rsid w:val="00B56187"/>
    <w:rsid w:val="00B62857"/>
    <w:rsid w:val="00B67AB3"/>
    <w:rsid w:val="00B8527A"/>
    <w:rsid w:val="00B92274"/>
    <w:rsid w:val="00B94FAB"/>
    <w:rsid w:val="00BA4C9B"/>
    <w:rsid w:val="00BB3682"/>
    <w:rsid w:val="00BB3DC4"/>
    <w:rsid w:val="00BB4A12"/>
    <w:rsid w:val="00BC3D23"/>
    <w:rsid w:val="00BC64C0"/>
    <w:rsid w:val="00BD1475"/>
    <w:rsid w:val="00BD5069"/>
    <w:rsid w:val="00BE2C16"/>
    <w:rsid w:val="00BF6D45"/>
    <w:rsid w:val="00C03127"/>
    <w:rsid w:val="00C101AB"/>
    <w:rsid w:val="00C1358D"/>
    <w:rsid w:val="00C15870"/>
    <w:rsid w:val="00C239D4"/>
    <w:rsid w:val="00C30975"/>
    <w:rsid w:val="00C4033B"/>
    <w:rsid w:val="00C40B7A"/>
    <w:rsid w:val="00C7615F"/>
    <w:rsid w:val="00C81E89"/>
    <w:rsid w:val="00C85FBD"/>
    <w:rsid w:val="00C935B2"/>
    <w:rsid w:val="00CA0110"/>
    <w:rsid w:val="00CA1550"/>
    <w:rsid w:val="00CA3BE6"/>
    <w:rsid w:val="00CA5FDC"/>
    <w:rsid w:val="00CA7205"/>
    <w:rsid w:val="00CC7E10"/>
    <w:rsid w:val="00CE5ECD"/>
    <w:rsid w:val="00CE7385"/>
    <w:rsid w:val="00CF4D23"/>
    <w:rsid w:val="00D039F0"/>
    <w:rsid w:val="00D1179E"/>
    <w:rsid w:val="00D13A44"/>
    <w:rsid w:val="00D33AFF"/>
    <w:rsid w:val="00D44A56"/>
    <w:rsid w:val="00D62ECA"/>
    <w:rsid w:val="00D711AF"/>
    <w:rsid w:val="00D72288"/>
    <w:rsid w:val="00D74910"/>
    <w:rsid w:val="00D75D73"/>
    <w:rsid w:val="00D8699F"/>
    <w:rsid w:val="00DA28D7"/>
    <w:rsid w:val="00DC2364"/>
    <w:rsid w:val="00DC3464"/>
    <w:rsid w:val="00DC5CAD"/>
    <w:rsid w:val="00DD60A5"/>
    <w:rsid w:val="00DE1143"/>
    <w:rsid w:val="00DE2765"/>
    <w:rsid w:val="00DE4154"/>
    <w:rsid w:val="00DE6371"/>
    <w:rsid w:val="00DF17A7"/>
    <w:rsid w:val="00DF17DD"/>
    <w:rsid w:val="00E11705"/>
    <w:rsid w:val="00E15002"/>
    <w:rsid w:val="00E24762"/>
    <w:rsid w:val="00E31E43"/>
    <w:rsid w:val="00E37C4F"/>
    <w:rsid w:val="00E41AA5"/>
    <w:rsid w:val="00E56DA1"/>
    <w:rsid w:val="00E57AA2"/>
    <w:rsid w:val="00E6025A"/>
    <w:rsid w:val="00E60870"/>
    <w:rsid w:val="00E644D0"/>
    <w:rsid w:val="00E65415"/>
    <w:rsid w:val="00E707FF"/>
    <w:rsid w:val="00E70929"/>
    <w:rsid w:val="00E70D1D"/>
    <w:rsid w:val="00E719FC"/>
    <w:rsid w:val="00E72767"/>
    <w:rsid w:val="00E75647"/>
    <w:rsid w:val="00E806F7"/>
    <w:rsid w:val="00E84023"/>
    <w:rsid w:val="00E858C0"/>
    <w:rsid w:val="00E8603F"/>
    <w:rsid w:val="00E94926"/>
    <w:rsid w:val="00EA312B"/>
    <w:rsid w:val="00EA7998"/>
    <w:rsid w:val="00EB2B50"/>
    <w:rsid w:val="00EC1559"/>
    <w:rsid w:val="00EC5F8C"/>
    <w:rsid w:val="00ED3313"/>
    <w:rsid w:val="00EE0B31"/>
    <w:rsid w:val="00F11377"/>
    <w:rsid w:val="00F154B4"/>
    <w:rsid w:val="00F15872"/>
    <w:rsid w:val="00F20F1B"/>
    <w:rsid w:val="00F30820"/>
    <w:rsid w:val="00F5158A"/>
    <w:rsid w:val="00F51C10"/>
    <w:rsid w:val="00F52B8C"/>
    <w:rsid w:val="00F554D3"/>
    <w:rsid w:val="00F55BB8"/>
    <w:rsid w:val="00F6201E"/>
    <w:rsid w:val="00F6204F"/>
    <w:rsid w:val="00F75255"/>
    <w:rsid w:val="00F82E13"/>
    <w:rsid w:val="00F86CFA"/>
    <w:rsid w:val="00F90BE3"/>
    <w:rsid w:val="00FA5FBC"/>
    <w:rsid w:val="00FB7146"/>
    <w:rsid w:val="00FC1B2E"/>
    <w:rsid w:val="00FC1B81"/>
    <w:rsid w:val="00FC78D3"/>
    <w:rsid w:val="00FC7DE8"/>
    <w:rsid w:val="00FD0D49"/>
    <w:rsid w:val="00FD27A9"/>
    <w:rsid w:val="00FD2884"/>
    <w:rsid w:val="00FE10AF"/>
    <w:rsid w:val="00FF671E"/>
  </w:rsids>
  <m:mathPr>
    <m:mathFont m:val="Cambria Math"/>
    <m:brkBin m:val="before"/>
    <m:brkBinSub m:val="--"/>
    <m:smallFrac m:val="0"/>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4EAA65"/>
  <w15:chartTrackingRefBased/>
  <w15:docId w15:val="{6621A6E6-27DA-4FBE-9F46-D8E2506B5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94926"/>
    <w:rPr>
      <w:color w:val="005AD2" w:themeColor="hyperlink"/>
      <w:u w:val="single"/>
    </w:rPr>
  </w:style>
  <w:style w:type="character" w:styleId="UnresolvedMention">
    <w:name w:val="Unresolved Mention"/>
    <w:basedOn w:val="DefaultParagraphFont"/>
    <w:uiPriority w:val="99"/>
    <w:semiHidden/>
    <w:unhideWhenUsed/>
    <w:rsid w:val="00E94926"/>
    <w:rPr>
      <w:color w:val="605E5C"/>
      <w:shd w:val="clear" w:color="auto" w:fill="E1DFDD"/>
    </w:rPr>
  </w:style>
  <w:style w:type="paragraph" w:styleId="BalloonText">
    <w:name w:val="Balloon Text"/>
    <w:basedOn w:val="Normal"/>
    <w:link w:val="BalloonTextChar"/>
    <w:uiPriority w:val="99"/>
    <w:semiHidden/>
    <w:unhideWhenUsed/>
    <w:rsid w:val="000727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27D2"/>
    <w:rPr>
      <w:rFonts w:ascii="Segoe UI" w:hAnsi="Segoe UI" w:cs="Segoe UI"/>
      <w:sz w:val="18"/>
      <w:szCs w:val="18"/>
    </w:rPr>
  </w:style>
  <w:style w:type="paragraph" w:styleId="ListParagraph">
    <w:name w:val="List Paragraph"/>
    <w:basedOn w:val="Normal"/>
    <w:uiPriority w:val="34"/>
    <w:qFormat/>
    <w:rsid w:val="00C7615F"/>
    <w:pPr>
      <w:ind w:left="720"/>
      <w:contextualSpacing/>
    </w:pPr>
  </w:style>
  <w:style w:type="paragraph" w:styleId="Header">
    <w:name w:val="header"/>
    <w:basedOn w:val="Normal"/>
    <w:link w:val="HeaderChar"/>
    <w:uiPriority w:val="99"/>
    <w:unhideWhenUsed/>
    <w:rsid w:val="00314357"/>
    <w:pPr>
      <w:tabs>
        <w:tab w:val="center" w:pos="4819"/>
        <w:tab w:val="right" w:pos="9638"/>
      </w:tabs>
      <w:spacing w:after="0" w:line="240" w:lineRule="auto"/>
    </w:pPr>
  </w:style>
  <w:style w:type="character" w:customStyle="1" w:styleId="HeaderChar">
    <w:name w:val="Header Char"/>
    <w:basedOn w:val="DefaultParagraphFont"/>
    <w:link w:val="Header"/>
    <w:uiPriority w:val="99"/>
    <w:rsid w:val="00314357"/>
  </w:style>
  <w:style w:type="paragraph" w:styleId="Footer">
    <w:name w:val="footer"/>
    <w:basedOn w:val="Normal"/>
    <w:link w:val="FooterChar"/>
    <w:uiPriority w:val="99"/>
    <w:unhideWhenUsed/>
    <w:rsid w:val="00314357"/>
    <w:pPr>
      <w:tabs>
        <w:tab w:val="center" w:pos="4819"/>
        <w:tab w:val="right" w:pos="9638"/>
      </w:tabs>
      <w:spacing w:after="0" w:line="240" w:lineRule="auto"/>
    </w:pPr>
  </w:style>
  <w:style w:type="character" w:customStyle="1" w:styleId="FooterChar">
    <w:name w:val="Footer Char"/>
    <w:basedOn w:val="DefaultParagraphFont"/>
    <w:link w:val="Footer"/>
    <w:uiPriority w:val="99"/>
    <w:rsid w:val="00314357"/>
  </w:style>
  <w:style w:type="paragraph" w:customStyle="1" w:styleId="EndNoteBibliographyTitle">
    <w:name w:val="EndNote Bibliography Title"/>
    <w:basedOn w:val="Normal"/>
    <w:link w:val="EndNoteBibliographyTitleChar"/>
    <w:rsid w:val="003B0A77"/>
    <w:pPr>
      <w:spacing w:after="0"/>
      <w:jc w:val="center"/>
    </w:pPr>
    <w:rPr>
      <w:rFonts w:ascii="Apis For Office" w:hAnsi="Apis For Office" w:cs="Apis For Office"/>
      <w:noProof/>
    </w:rPr>
  </w:style>
  <w:style w:type="character" w:customStyle="1" w:styleId="EndNoteBibliographyTitleChar">
    <w:name w:val="EndNote Bibliography Title Char"/>
    <w:basedOn w:val="DefaultParagraphFont"/>
    <w:link w:val="EndNoteBibliographyTitle"/>
    <w:rsid w:val="003B0A77"/>
    <w:rPr>
      <w:rFonts w:ascii="Apis For Office" w:hAnsi="Apis For Office" w:cs="Apis For Office"/>
      <w:noProof/>
    </w:rPr>
  </w:style>
  <w:style w:type="paragraph" w:customStyle="1" w:styleId="EndNoteBibliography">
    <w:name w:val="EndNote Bibliography"/>
    <w:basedOn w:val="Normal"/>
    <w:link w:val="EndNoteBibliographyChar"/>
    <w:rsid w:val="003B0A77"/>
    <w:pPr>
      <w:spacing w:line="240" w:lineRule="auto"/>
    </w:pPr>
    <w:rPr>
      <w:rFonts w:ascii="Apis For Office" w:hAnsi="Apis For Office" w:cs="Apis For Office"/>
      <w:noProof/>
    </w:rPr>
  </w:style>
  <w:style w:type="character" w:customStyle="1" w:styleId="EndNoteBibliographyChar">
    <w:name w:val="EndNote Bibliography Char"/>
    <w:basedOn w:val="DefaultParagraphFont"/>
    <w:link w:val="EndNoteBibliography"/>
    <w:rsid w:val="003B0A77"/>
    <w:rPr>
      <w:rFonts w:ascii="Apis For Office" w:hAnsi="Apis For Office" w:cs="Apis For Office"/>
      <w:noProof/>
    </w:rPr>
  </w:style>
  <w:style w:type="character" w:styleId="FollowedHyperlink">
    <w:name w:val="FollowedHyperlink"/>
    <w:basedOn w:val="DefaultParagraphFont"/>
    <w:uiPriority w:val="99"/>
    <w:semiHidden/>
    <w:unhideWhenUsed/>
    <w:rsid w:val="007325F9"/>
    <w:rPr>
      <w:color w:val="3B97DE"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600155">
      <w:bodyDiv w:val="1"/>
      <w:marLeft w:val="0"/>
      <w:marRight w:val="0"/>
      <w:marTop w:val="0"/>
      <w:marBottom w:val="0"/>
      <w:divBdr>
        <w:top w:val="none" w:sz="0" w:space="0" w:color="auto"/>
        <w:left w:val="none" w:sz="0" w:space="0" w:color="auto"/>
        <w:bottom w:val="none" w:sz="0" w:space="0" w:color="auto"/>
        <w:right w:val="none" w:sz="0" w:space="0" w:color="auto"/>
      </w:divBdr>
    </w:div>
    <w:div w:id="235239921">
      <w:bodyDiv w:val="1"/>
      <w:marLeft w:val="0"/>
      <w:marRight w:val="0"/>
      <w:marTop w:val="0"/>
      <w:marBottom w:val="0"/>
      <w:divBdr>
        <w:top w:val="none" w:sz="0" w:space="0" w:color="auto"/>
        <w:left w:val="none" w:sz="0" w:space="0" w:color="auto"/>
        <w:bottom w:val="none" w:sz="0" w:space="0" w:color="auto"/>
        <w:right w:val="none" w:sz="0" w:space="0" w:color="auto"/>
      </w:divBdr>
    </w:div>
    <w:div w:id="845510706">
      <w:bodyDiv w:val="1"/>
      <w:marLeft w:val="0"/>
      <w:marRight w:val="0"/>
      <w:marTop w:val="0"/>
      <w:marBottom w:val="0"/>
      <w:divBdr>
        <w:top w:val="none" w:sz="0" w:space="0" w:color="auto"/>
        <w:left w:val="none" w:sz="0" w:space="0" w:color="auto"/>
        <w:bottom w:val="none" w:sz="0" w:space="0" w:color="auto"/>
        <w:right w:val="none" w:sz="0" w:space="0" w:color="auto"/>
      </w:divBdr>
    </w:div>
    <w:div w:id="990642534">
      <w:bodyDiv w:val="1"/>
      <w:marLeft w:val="0"/>
      <w:marRight w:val="0"/>
      <w:marTop w:val="0"/>
      <w:marBottom w:val="0"/>
      <w:divBdr>
        <w:top w:val="none" w:sz="0" w:space="0" w:color="auto"/>
        <w:left w:val="none" w:sz="0" w:space="0" w:color="auto"/>
        <w:bottom w:val="none" w:sz="0" w:space="0" w:color="auto"/>
        <w:right w:val="none" w:sz="0" w:space="0" w:color="auto"/>
      </w:divBdr>
    </w:div>
    <w:div w:id="995645411">
      <w:bodyDiv w:val="1"/>
      <w:marLeft w:val="0"/>
      <w:marRight w:val="0"/>
      <w:marTop w:val="0"/>
      <w:marBottom w:val="0"/>
      <w:divBdr>
        <w:top w:val="none" w:sz="0" w:space="0" w:color="auto"/>
        <w:left w:val="none" w:sz="0" w:space="0" w:color="auto"/>
        <w:bottom w:val="none" w:sz="0" w:space="0" w:color="auto"/>
        <w:right w:val="none" w:sz="0" w:space="0" w:color="auto"/>
      </w:divBdr>
      <w:divsChild>
        <w:div w:id="473722963">
          <w:marLeft w:val="0"/>
          <w:marRight w:val="0"/>
          <w:marTop w:val="0"/>
          <w:marBottom w:val="0"/>
          <w:divBdr>
            <w:top w:val="none" w:sz="0" w:space="0" w:color="auto"/>
            <w:left w:val="none" w:sz="0" w:space="0" w:color="auto"/>
            <w:bottom w:val="none" w:sz="0" w:space="0" w:color="auto"/>
            <w:right w:val="none" w:sz="0" w:space="0" w:color="auto"/>
          </w:divBdr>
        </w:div>
      </w:divsChild>
    </w:div>
    <w:div w:id="1441952758">
      <w:bodyDiv w:val="1"/>
      <w:marLeft w:val="0"/>
      <w:marRight w:val="0"/>
      <w:marTop w:val="0"/>
      <w:marBottom w:val="0"/>
      <w:divBdr>
        <w:top w:val="none" w:sz="0" w:space="0" w:color="auto"/>
        <w:left w:val="none" w:sz="0" w:space="0" w:color="auto"/>
        <w:bottom w:val="none" w:sz="0" w:space="0" w:color="auto"/>
        <w:right w:val="none" w:sz="0" w:space="0" w:color="auto"/>
      </w:divBdr>
    </w:div>
    <w:div w:id="1818758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Novo Nordisk 2020">
      <a:dk1>
        <a:sysClr val="windowText" lastClr="000000"/>
      </a:dk1>
      <a:lt1>
        <a:srgbClr val="FFFFFF"/>
      </a:lt1>
      <a:dk2>
        <a:srgbClr val="001965"/>
      </a:dk2>
      <a:lt2>
        <a:srgbClr val="CCC5BD"/>
      </a:lt2>
      <a:accent1>
        <a:srgbClr val="001965"/>
      </a:accent1>
      <a:accent2>
        <a:srgbClr val="005AD2"/>
      </a:accent2>
      <a:accent3>
        <a:srgbClr val="3B97DE"/>
      </a:accent3>
      <a:accent4>
        <a:srgbClr val="EEA7BF"/>
      </a:accent4>
      <a:accent5>
        <a:srgbClr val="2A918B"/>
      </a:accent5>
      <a:accent6>
        <a:srgbClr val="939AA7"/>
      </a:accent6>
      <a:hlink>
        <a:srgbClr val="005AD2"/>
      </a:hlink>
      <a:folHlink>
        <a:srgbClr val="3B97DE"/>
      </a:folHlink>
    </a:clrScheme>
    <a:fontScheme name="Novo Nordisk 2020">
      <a:majorFont>
        <a:latin typeface="Apis For Office"/>
        <a:ea typeface=""/>
        <a:cs typeface=""/>
      </a:majorFont>
      <a:minorFont>
        <a:latin typeface="Apis For Office"/>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61</TotalTime>
  <Pages>7</Pages>
  <Words>2638</Words>
  <Characters>15043</Characters>
  <Application>Microsoft Office Word</Application>
  <DocSecurity>0</DocSecurity>
  <Lines>125</Lines>
  <Paragraphs>35</Paragraphs>
  <ScaleCrop>false</ScaleCrop>
  <Company/>
  <LinksUpToDate>false</LinksUpToDate>
  <CharactersWithSpaces>17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ZAI (Ariadna Carol Illa)</dc:creator>
  <cp:keywords/>
  <dc:description/>
  <cp:lastModifiedBy>EZAI (Ariadna Carol Illa)</cp:lastModifiedBy>
  <cp:revision>342</cp:revision>
  <dcterms:created xsi:type="dcterms:W3CDTF">2021-07-13T08:16:00Z</dcterms:created>
  <dcterms:modified xsi:type="dcterms:W3CDTF">2021-08-20T06:44:00Z</dcterms:modified>
</cp:coreProperties>
</file>